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0080" w:type="dxa"/>
        <w:tblCellMar>
          <w:left w:w="0" w:type="dxa"/>
          <w:right w:w="0" w:type="dxa"/>
        </w:tblCellMar>
        <w:tblLook w:val="04A0" w:firstRow="1" w:lastRow="0" w:firstColumn="1" w:lastColumn="0" w:noHBand="0" w:noVBand="1"/>
      </w:tblPr>
      <w:tblGrid>
        <w:gridCol w:w="1560"/>
        <w:gridCol w:w="1561"/>
        <w:gridCol w:w="809"/>
        <w:gridCol w:w="1217"/>
        <w:gridCol w:w="882"/>
        <w:gridCol w:w="1970"/>
        <w:gridCol w:w="1055"/>
        <w:gridCol w:w="1026"/>
      </w:tblGrid>
      <w:tr w:rsidR="00811480" w:rsidRPr="00811480" w:rsidTr="004804CD">
        <w:trPr>
          <w:cantSplit/>
          <w:trHeight w:val="144"/>
          <w:tblHeader/>
        </w:trPr>
        <w:tc>
          <w:tcPr>
            <w:tcW w:w="10080" w:type="dxa"/>
            <w:gridSpan w:val="8"/>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bCs/>
                <w:color w:val="000000"/>
                <w:sz w:val="17"/>
                <w:szCs w:val="17"/>
              </w:rPr>
              <w:t>Supplementary Table 1.</w:t>
            </w:r>
            <w:r w:rsidRPr="00811480">
              <w:rPr>
                <w:rFonts w:ascii="Calibri" w:hAnsi="Calibri"/>
                <w:color w:val="000000"/>
                <w:sz w:val="17"/>
                <w:szCs w:val="17"/>
              </w:rPr>
              <w:t xml:space="preserve"> Summary of articles included in analysis.</w:t>
            </w:r>
          </w:p>
        </w:tc>
      </w:tr>
      <w:tr w:rsidR="00811480" w:rsidRPr="00811480" w:rsidTr="004804CD">
        <w:trPr>
          <w:cantSplit/>
          <w:trHeight w:val="144"/>
          <w:tblHeader/>
        </w:trPr>
        <w:tc>
          <w:tcPr>
            <w:tcW w:w="1560"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Mortality Strata</w:t>
            </w:r>
          </w:p>
        </w:tc>
        <w:tc>
          <w:tcPr>
            <w:tcW w:w="1561" w:type="dxa"/>
            <w:tcBorders>
              <w:left w:val="nil"/>
              <w:bottom w:val="single" w:sz="4" w:space="0" w:color="auto"/>
              <w:right w:val="nil"/>
            </w:tcBorders>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Country</w:t>
            </w:r>
          </w:p>
        </w:tc>
        <w:tc>
          <w:tcPr>
            <w:tcW w:w="809"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Vaccine</w:t>
            </w:r>
          </w:p>
        </w:tc>
        <w:tc>
          <w:tcPr>
            <w:tcW w:w="1217"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proofErr w:type="spellStart"/>
            <w:r w:rsidRPr="00811480">
              <w:rPr>
                <w:rFonts w:ascii="Calibri" w:hAnsi="Calibri"/>
                <w:b/>
                <w:color w:val="000000"/>
                <w:sz w:val="17"/>
                <w:szCs w:val="17"/>
              </w:rPr>
              <w:t>Gavi</w:t>
            </w:r>
            <w:proofErr w:type="spellEnd"/>
            <w:r w:rsidRPr="00811480">
              <w:rPr>
                <w:rFonts w:ascii="Calibri" w:hAnsi="Calibri"/>
                <w:b/>
                <w:color w:val="000000"/>
                <w:sz w:val="17"/>
                <w:szCs w:val="17"/>
              </w:rPr>
              <w:t xml:space="preserve"> eligible</w:t>
            </w:r>
          </w:p>
        </w:tc>
        <w:tc>
          <w:tcPr>
            <w:tcW w:w="882" w:type="dxa"/>
            <w:tcBorders>
              <w:left w:val="nil"/>
              <w:bottom w:val="single" w:sz="4" w:space="0" w:color="auto"/>
              <w:right w:val="nil"/>
            </w:tcBorders>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Year of publication</w:t>
            </w:r>
          </w:p>
        </w:tc>
        <w:tc>
          <w:tcPr>
            <w:tcW w:w="1970"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Number of surveillance years after introduction</w:t>
            </w:r>
          </w:p>
        </w:tc>
        <w:tc>
          <w:tcPr>
            <w:tcW w:w="1055"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 xml:space="preserve">Coverage* </w:t>
            </w:r>
            <w:r w:rsidRPr="00811480">
              <w:rPr>
                <w:rFonts w:ascii="Calibri" w:hAnsi="Calibri"/>
                <w:b/>
                <w:color w:val="000000"/>
                <w:sz w:val="17"/>
                <w:szCs w:val="17"/>
              </w:rPr>
              <w:fldChar w:fldCharType="begin"/>
            </w:r>
            <w:r>
              <w:rPr>
                <w:rFonts w:ascii="Calibri" w:hAnsi="Calibri"/>
                <w:b/>
                <w:color w:val="000000"/>
                <w:sz w:val="17"/>
                <w:szCs w:val="17"/>
              </w:rPr>
              <w:instrText xml:space="preserve"> ADDIN EN.CITE &lt;EndNote&gt;&lt;Cite&gt;&lt;Year&gt;2016&lt;/Year&gt;&lt;RecNum&gt;77&lt;/RecNum&gt;&lt;DisplayText&gt;[1]&lt;/DisplayText&gt;&lt;record&gt;&lt;rec-number&gt;77&lt;/rec-number&gt;&lt;foreign-keys&gt;&lt;key app="EN" db-id="xsp2x5s2se9azse0dpcpp9vvssaedawdt200" timestamp="1483996157"&gt;77&lt;/key&gt;&lt;/foreign-keys&gt;&lt;ref-type name="Web Page"&gt;12&lt;/ref-type&gt;&lt;contributors&gt;&lt;/contributors&gt;&lt;titles&gt;&lt;title&gt;Reported estimates of rotavirus last dose coverage&lt;/title&gt;&lt;/titles&gt;&lt;number&gt;January 9, 2017&lt;/number&gt;&lt;dates&gt;&lt;year&gt;2016&lt;/year&gt;&lt;pub-dates&gt;&lt;date&gt;December 1, 2016&lt;/date&gt;&lt;/pub-dates&gt;&lt;/dates&gt;&lt;pub-location&gt;http://apps.who.int/immunization_monitoring/globalsummary/timeseries/tscoveragerotac.html&lt;/pub-location&gt;&lt;publisher&gt;World Health Organization&lt;/publisher&gt;&lt;urls&gt;&lt;/urls&gt;&lt;/record&gt;&lt;/Cite&gt;&lt;/EndNote&gt;</w:instrText>
            </w:r>
            <w:r w:rsidRPr="00811480">
              <w:rPr>
                <w:rFonts w:ascii="Calibri" w:hAnsi="Calibri"/>
                <w:b/>
                <w:color w:val="000000"/>
                <w:sz w:val="17"/>
                <w:szCs w:val="17"/>
              </w:rPr>
              <w:fldChar w:fldCharType="separate"/>
            </w:r>
            <w:r>
              <w:rPr>
                <w:rFonts w:ascii="Calibri" w:hAnsi="Calibri"/>
                <w:b/>
                <w:noProof/>
                <w:color w:val="000000"/>
                <w:sz w:val="17"/>
                <w:szCs w:val="17"/>
              </w:rPr>
              <w:t>[1]</w:t>
            </w:r>
            <w:r w:rsidRPr="00811480">
              <w:rPr>
                <w:rFonts w:ascii="Calibri" w:hAnsi="Calibri"/>
                <w:b/>
                <w:color w:val="000000"/>
                <w:sz w:val="17"/>
                <w:szCs w:val="17"/>
              </w:rPr>
              <w:fldChar w:fldCharType="end"/>
            </w:r>
          </w:p>
        </w:tc>
        <w:tc>
          <w:tcPr>
            <w:tcW w:w="1026" w:type="dxa"/>
            <w:tcBorders>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b/>
                <w:color w:val="000000"/>
                <w:sz w:val="17"/>
                <w:szCs w:val="17"/>
              </w:rPr>
              <w:t>Reference</w:t>
            </w:r>
          </w:p>
        </w:tc>
      </w:tr>
      <w:tr w:rsidR="00811480" w:rsidRPr="00811480" w:rsidTr="004804CD">
        <w:trPr>
          <w:cantSplit/>
          <w:trHeight w:val="144"/>
          <w:tblHeader/>
        </w:trPr>
        <w:tc>
          <w:tcPr>
            <w:tcW w:w="1560"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Low</w:t>
            </w:r>
          </w:p>
        </w:tc>
        <w:tc>
          <w:tcPr>
            <w:tcW w:w="1561" w:type="dxa"/>
            <w:tcBorders>
              <w:top w:val="single" w:sz="4" w:space="0" w:color="auto"/>
              <w:left w:val="nil"/>
              <w:right w:val="nil"/>
            </w:tcBorders>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Australia</w:t>
            </w:r>
          </w:p>
        </w:tc>
        <w:tc>
          <w:tcPr>
            <w:tcW w:w="809"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RV5</w:t>
            </w:r>
          </w:p>
        </w:tc>
        <w:tc>
          <w:tcPr>
            <w:tcW w:w="1217"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No</w:t>
            </w:r>
          </w:p>
        </w:tc>
        <w:tc>
          <w:tcPr>
            <w:tcW w:w="882" w:type="dxa"/>
            <w:tcBorders>
              <w:top w:val="single" w:sz="4" w:space="0" w:color="auto"/>
              <w:left w:val="nil"/>
              <w:right w:val="nil"/>
            </w:tcBorders>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2010</w:t>
            </w:r>
          </w:p>
        </w:tc>
        <w:tc>
          <w:tcPr>
            <w:tcW w:w="1970"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 xml:space="preserve">   2</w:t>
            </w:r>
          </w:p>
        </w:tc>
        <w:tc>
          <w:tcPr>
            <w:tcW w:w="1055"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81</w:t>
            </w:r>
          </w:p>
        </w:tc>
        <w:tc>
          <w:tcPr>
            <w:tcW w:w="1026"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Field&lt;/Author&gt;&lt;Year&gt;2010&lt;/Year&gt;&lt;RecNum&gt;757&lt;/RecNum&gt;&lt;DisplayText&gt;[2]&lt;/DisplayText&gt;&lt;record&gt;&lt;rec-number&gt;757&lt;/rec-number&gt;&lt;foreign-keys&gt;&lt;key app="EN" db-id="xve2pd9xrsf2d5eepsxvsvskdfzsdatd9pd0" timestamp="1464095381"&gt;757&lt;/key&gt;&lt;/foreign-keys&gt;&lt;ref-type name="Journal Article"&gt;17&lt;/ref-type&gt;&lt;contributors&gt;&lt;authors&gt;&lt;author&gt;Field, E. J.&lt;/author&gt;&lt;author&gt;Vally, H.&lt;/author&gt;&lt;author&gt;Grimwood, K.&lt;/author&gt;&lt;author&gt;Lambert, S. B.&lt;/author&gt;&lt;/authors&gt;&lt;/contributors&gt;&lt;auth-address&gt;Communicable Diseases Branch, Queensland Health, Brisbane, Queensland, Australia.&lt;/auth-address&gt;&lt;titles&gt;&lt;title&gt;Pentavalent rotavirus vaccine and prevention of gastroenteritis hospitalizations in Australia&lt;/title&gt;&lt;secondary-title&gt;Pediatrics&lt;/secondary-title&gt;&lt;/titles&gt;&lt;periodical&gt;&lt;full-title&gt;Pediatrics&lt;/full-title&gt;&lt;/periodical&gt;&lt;pages&gt;e506-12&lt;/pages&gt;&lt;volume&gt;126&lt;/volume&gt;&lt;number&gt;3&lt;/number&gt;&lt;keywords&gt;&lt;keyword&gt;Australia&lt;/keyword&gt;&lt;keyword&gt;Gastroenteritis/epidemiology/*prevention &amp;amp; control/therapy/*virology&lt;/keyword&gt;&lt;keyword&gt;Hospitalization/statistics &amp;amp; numerical data&lt;/keyword&gt;&lt;keyword&gt;Humans&lt;/keyword&gt;&lt;keyword&gt;Infant&lt;/keyword&gt;&lt;keyword&gt;Rotavirus Vaccines/administration &amp;amp; dosage/*immunology&lt;/keyword&gt;&lt;keyword&gt;Vaccines, Attenuated/administration &amp;amp; dosage/immunology&lt;/keyword&gt;&lt;/keywords&gt;&lt;dates&gt;&lt;year&gt;2010&lt;/year&gt;&lt;pub-dates&gt;&lt;date&gt;Sep&lt;/date&gt;&lt;/pub-dates&gt;&lt;/dates&gt;&lt;isbn&gt;1098-4275 (Electronic)&amp;#xD;0031-4005 (Linking)&lt;/isbn&gt;&lt;accession-num&gt;20732946&lt;/accession-num&gt;&lt;urls&gt;&lt;related-urls&gt;&lt;url&gt;http://www.ncbi.nlm.nih.gov/pubmed/20732946&lt;/url&gt;&lt;/related-urls&gt;&lt;/urls&gt;&lt;electronic-resource-num&gt;10.1542/peds.2010-0443&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Low</w:t>
            </w:r>
          </w:p>
        </w:tc>
        <w:tc>
          <w:tcPr>
            <w:tcW w:w="1561" w:type="dxa"/>
            <w:tcBorders>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alia</w:t>
            </w:r>
          </w:p>
        </w:tc>
        <w:tc>
          <w:tcPr>
            <w:tcW w:w="809"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RV1</w:t>
            </w:r>
          </w:p>
        </w:tc>
        <w:tc>
          <w:tcPr>
            <w:tcW w:w="1217"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No</w:t>
            </w:r>
          </w:p>
        </w:tc>
        <w:tc>
          <w:tcPr>
            <w:tcW w:w="882" w:type="dxa"/>
            <w:tcBorders>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7"/>
                <w:szCs w:val="17"/>
              </w:rPr>
            </w:pPr>
            <w:r w:rsidRPr="00811480">
              <w:rPr>
                <w:rFonts w:ascii="Calibri" w:hAnsi="Calibri"/>
                <w:color w:val="000000"/>
                <w:sz w:val="15"/>
                <w:szCs w:val="15"/>
              </w:rPr>
              <w:t xml:space="preserve">   3</w:t>
            </w:r>
          </w:p>
        </w:tc>
        <w:tc>
          <w:tcPr>
            <w:tcW w:w="1055"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b/>
                <w:color w:val="000000"/>
                <w:sz w:val="15"/>
                <w:szCs w:val="15"/>
              </w:rPr>
            </w:pPr>
            <w:r w:rsidRPr="00811480">
              <w:rPr>
                <w:rFonts w:ascii="Calibri" w:hAnsi="Calibri"/>
                <w:color w:val="000000"/>
                <w:sz w:val="15"/>
                <w:szCs w:val="15"/>
              </w:rPr>
              <w:t>82</w:t>
            </w:r>
          </w:p>
        </w:tc>
        <w:tc>
          <w:tcPr>
            <w:tcW w:w="1026"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Macartney&lt;/Author&gt;&lt;Year&gt;2011&lt;/Year&gt;&lt;RecNum&gt;1806&lt;/RecNum&gt;&lt;DisplayText&gt;[3]&lt;/DisplayText&gt;&lt;record&gt;&lt;rec-number&gt;1806&lt;/rec-number&gt;&lt;foreign-keys&gt;&lt;key app="EN" db-id="xve2pd9xrsf2d5eepsxvsvskdfzsdatd9pd0" timestamp="1471615204"&gt;1806&lt;/key&gt;&lt;/foreign-keys&gt;&lt;ref-type name="Journal Article"&gt;17&lt;/ref-type&gt;&lt;contributors&gt;&lt;authors&gt;&lt;author&gt;Macartney, K. K.&lt;/author&gt;&lt;author&gt;Porwal, M.&lt;/author&gt;&lt;author&gt;Dalton, D.&lt;/author&gt;&lt;author&gt;Cripps, T.&lt;/author&gt;&lt;author&gt;Maldigri, T.&lt;/author&gt;&lt;author&gt;Isaacs, D.&lt;/author&gt;&lt;author&gt;Kesson, A.&lt;/author&gt;&lt;/authors&gt;&lt;/contributors&gt;&lt;auth-address&gt;National Centre for Immunisation Research and Surveillance, The Children&amp;apos;s Hospital at Westmead, Locked Bag 4001, Westmead, NSW 2145, Australia. kristinm@chw.edu.au&lt;/auth-address&gt;&lt;titles&gt;&lt;title&gt;Decline in rotavirus hospitalisations following introduction of Australia&amp;apos;s national rotavirus immunisation programme&lt;/title&gt;&lt;secondary-title&gt;J Paediatr Child Health&lt;/secondary-title&gt;&lt;/titles&gt;&lt;periodical&gt;&lt;full-title&gt;J Paediatr Child Health&lt;/full-title&gt;&lt;/periodical&gt;&lt;pages&gt;266-70&lt;/pages&gt;&lt;volume&gt;47&lt;/volume&gt;&lt;number&gt;5&lt;/number&gt;&lt;keywords&gt;&lt;keyword&gt;Adolescent&lt;/keyword&gt;&lt;keyword&gt;Child&lt;/keyword&gt;&lt;keyword&gt;Child, Preschool&lt;/keyword&gt;&lt;keyword&gt;Cross Infection/epidemiology&lt;/keyword&gt;&lt;keyword&gt;Gastroenteritis/epidemiology/immunology/virology&lt;/keyword&gt;&lt;keyword&gt;Hospitalization/*trends&lt;/keyword&gt;&lt;keyword&gt;Humans&lt;/keyword&gt;&lt;keyword&gt;*Immunization Programs&lt;/keyword&gt;&lt;keyword&gt;Infant&lt;/keyword&gt;&lt;keyword&gt;New South Wales/epidemiology&lt;/keyword&gt;&lt;keyword&gt;Prospective Studies&lt;/keyword&gt;&lt;keyword&gt;Rotavirus/*drug effects&lt;/keyword&gt;&lt;/keywords&gt;&lt;dates&gt;&lt;year&gt;2011&lt;/year&gt;&lt;pub-dates&gt;&lt;date&gt;May&lt;/date&gt;&lt;/pub-dates&gt;&lt;/dates&gt;&lt;isbn&gt;1440-1754 (Electronic)&amp;#xD;1034-4810 (Linking)&lt;/isbn&gt;&lt;accession-num&gt;21244557&lt;/accession-num&gt;&lt;urls&gt;&lt;related-urls&gt;&lt;url&gt;http://www.ncbi.nlm.nih.gov/pubmed/21244557&lt;/url&gt;&lt;/related-urls&gt;&lt;/urls&gt;&lt;electronic-resource-num&gt;10.1111/j.1440-1754.2010.01953.x&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alia</w:t>
            </w:r>
          </w:p>
        </w:tc>
        <w:tc>
          <w:tcPr>
            <w:tcW w:w="809"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2</w:t>
            </w:r>
          </w:p>
        </w:tc>
        <w:tc>
          <w:tcPr>
            <w:tcW w:w="1970"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4</w:t>
            </w:r>
          </w:p>
        </w:tc>
        <w:tc>
          <w:tcPr>
            <w:tcW w:w="1026" w:type="dxa"/>
            <w:tcBorders>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Dey&lt;/Author&gt;&lt;Year&gt;2012&lt;/Year&gt;&lt;RecNum&gt;511&lt;/RecNum&gt;&lt;DisplayText&gt;[4]&lt;/DisplayText&gt;&lt;record&gt;&lt;rec-number&gt;511&lt;/rec-number&gt;&lt;foreign-keys&gt;&lt;key app="EN" db-id="xve2pd9xrsf2d5eepsxvsvskdfzsdatd9pd0" timestamp="1464095333"&gt;511&lt;/key&gt;&lt;/foreign-keys&gt;&lt;ref-type name="Journal Article"&gt;17&lt;/ref-type&gt;&lt;contributors&gt;&lt;authors&gt;&lt;author&gt;Dey, A.&lt;/author&gt;&lt;author&gt;Wang, H.&lt;/author&gt;&lt;author&gt;Menzies, R.&lt;/author&gt;&lt;author&gt;Macartney, K.&lt;/author&gt;&lt;/authors&gt;&lt;/contributors&gt;&lt;auth-address&gt;National Centre for Immunisation Research &amp;amp; Surveillance, Sydney, NSW, Australia. aditi.dey@health.nsw.gov.au&lt;/auth-address&gt;&lt;titles&gt;&lt;title&gt;Changes in hospitalisations for acute gastroenteritis in Australia after the national rotavirus vaccination program&lt;/title&gt;&lt;secondary-title&gt;Med J Aust&lt;/secondary-title&gt;&lt;/titles&gt;&lt;periodical&gt;&lt;full-title&gt;Med J Aust&lt;/full-title&gt;&lt;/periodical&gt;&lt;pages&gt;453-7&lt;/pages&gt;&lt;volume&gt;197&lt;/volume&gt;&lt;number&gt;8&lt;/number&gt;&lt;keywords&gt;&lt;keyword&gt;Adolescent&lt;/keyword&gt;&lt;keyword&gt;Australia/epidemiology&lt;/keyword&gt;&lt;keyword&gt;Child&lt;/keyword&gt;&lt;keyword&gt;Child, Preschool&lt;/keyword&gt;&lt;keyword&gt;Female&lt;/keyword&gt;&lt;keyword&gt;Gastroenteritis/*epidemiology/ethnology/virology&lt;/keyword&gt;&lt;keyword&gt;Hospitalization/*trends&lt;/keyword&gt;&lt;keyword&gt;Humans&lt;/keyword&gt;&lt;keyword&gt;Infant&lt;/keyword&gt;&lt;keyword&gt;Male&lt;/keyword&gt;&lt;keyword&gt;Oceanic Ancestry Group&lt;/keyword&gt;&lt;keyword&gt;Program Evaluation&lt;/keyword&gt;&lt;keyword&gt;Retrospective Studies&lt;/keyword&gt;&lt;keyword&gt;Rotavirus Infections/*epidemiology/ethnology/prevention &amp;amp; control&lt;/keyword&gt;&lt;keyword&gt;*Rotavirus Vaccines&lt;/keyword&gt;&lt;keyword&gt;Young Adult&lt;/keyword&gt;&lt;/keywords&gt;&lt;dates&gt;&lt;year&gt;2012&lt;/year&gt;&lt;pub-dates&gt;&lt;date&gt;Oct 15&lt;/date&gt;&lt;/pub-dates&gt;&lt;/dates&gt;&lt;isbn&gt;1326-5377 (Electronic)&amp;#xD;0025-729X (Linking)&lt;/isbn&gt;&lt;accession-num&gt;23072242&lt;/accession-num&gt;&lt;urls&gt;&lt;related-urls&gt;&lt;url&gt;http://www.ncbi.nlm.nih.gov/pubmed/23072242&lt;/url&gt;&lt;/related-urls&gt;&lt;/urls&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alia</w:t>
            </w:r>
          </w:p>
        </w:tc>
        <w:tc>
          <w:tcPr>
            <w:tcW w:w="809"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4</w:t>
            </w:r>
          </w:p>
        </w:tc>
        <w:tc>
          <w:tcPr>
            <w:tcW w:w="1970"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6</w:t>
            </w:r>
          </w:p>
        </w:tc>
        <w:tc>
          <w:tcPr>
            <w:tcW w:w="1055"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4</w:t>
            </w:r>
          </w:p>
        </w:tc>
        <w:tc>
          <w:tcPr>
            <w:tcW w:w="1026" w:type="dxa"/>
            <w:tcBorders>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David&lt;/Author&gt;&lt;Year&gt;2014&lt;/Year&gt;&lt;RecNum&gt;231&lt;/RecNum&gt;&lt;DisplayText&gt;[5]&lt;/DisplayText&gt;&lt;record&gt;&lt;rec-number&gt;231&lt;/rec-number&gt;&lt;foreign-keys&gt;&lt;key app="EN" db-id="xve2pd9xrsf2d5eepsxvsvskdfzsdatd9pd0" timestamp="1464095286"&gt;231&lt;/key&gt;&lt;/foreign-keys&gt;&lt;ref-type name="Journal Article"&gt;17&lt;/ref-type&gt;&lt;contributors&gt;&lt;authors&gt;&lt;author&gt;David, R. L.&lt;/author&gt;&lt;author&gt;Kirk, M. D.&lt;/author&gt;&lt;/authors&gt;&lt;/contributors&gt;&lt;auth-address&gt;Medical Student, The Australian National University, Acton, Australian Capital Territory.&amp;#xD;Head, MAE Program, National Centre for Epidemiology and Population Health.&lt;/auth-address&gt;&lt;titles&gt;&lt;title&gt;Rotavirus gastroenteritis hospitalisations following introduction of vaccination, Canberra&lt;/title&gt;&lt;secondary-title&gt;Commun Dis Intell Q Rep&lt;/secondary-title&gt;&lt;/titles&gt;&lt;periodical&gt;&lt;full-title&gt;Commun Dis Intell Q Rep&lt;/full-title&gt;&lt;/periodical&gt;&lt;pages&gt;E3-8&lt;/pages&gt;&lt;volume&gt;38&lt;/volume&gt;&lt;number&gt;1&lt;/number&gt;&lt;keywords&gt;&lt;keyword&gt;Australian Capital Territory/epidemiology&lt;/keyword&gt;&lt;keyword&gt;Child, Preschool&lt;/keyword&gt;&lt;keyword&gt;Clinical Audit&lt;/keyword&gt;&lt;keyword&gt;Female&lt;/keyword&gt;&lt;keyword&gt;Gastroenteritis/*epidemiology/*prevention &amp;amp; control/virology&lt;/keyword&gt;&lt;keyword&gt;*Hospitalization&lt;/keyword&gt;&lt;keyword&gt;Humans&lt;/keyword&gt;&lt;keyword&gt;Infant&lt;/keyword&gt;&lt;keyword&gt;Infant, Newborn&lt;/keyword&gt;&lt;keyword&gt;Male&lt;/keyword&gt;&lt;keyword&gt;Population Surveillance&lt;/keyword&gt;&lt;keyword&gt;Retrospective Studies&lt;/keyword&gt;&lt;keyword&gt;*Rotavirus&lt;/keyword&gt;&lt;keyword&gt;Rotavirus Infections/*epidemiology/*prevention &amp;amp; control&lt;/keyword&gt;&lt;keyword&gt;Rotavirus Vaccines/*immunology&lt;/keyword&gt;&lt;keyword&gt;*Vaccination&lt;/keyword&gt;&lt;/keywords&gt;&lt;dates&gt;&lt;year&gt;2014&lt;/year&gt;&lt;pub-dates&gt;&lt;date&gt;Mar&lt;/date&gt;&lt;/pub-dates&gt;&lt;/dates&gt;&lt;isbn&gt;1447-4514 (Print)&amp;#xD;1447-4514 (Linking)&lt;/isbn&gt;&lt;accession-num&gt;25409353&lt;/accession-num&gt;&lt;urls&gt;&lt;related-urls&gt;&lt;url&gt;http://www.ncbi.nlm.nih.gov/pubmed/25409353&lt;/url&gt;&lt;/related-urls&gt;&lt;/urls&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alia</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5</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EYXZleTwvQXV0aG9yPjxZZWFyPjIwMTU8L1llYXI+PFJl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EYXZleTwvQXV0aG9yPjxZZWFyPjIwMTU8L1llYXI+PFJl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ia</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1</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47</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sz w:val="15"/>
                <w:szCs w:val="15"/>
              </w:rPr>
            </w:pPr>
            <w:r w:rsidRPr="00811480">
              <w:rPr>
                <w:rFonts w:ascii="Calibri" w:hAnsi="Calibri"/>
                <w:color w:val="000000"/>
                <w:sz w:val="15"/>
                <w:szCs w:val="15"/>
              </w:rPr>
              <w:fldChar w:fldCharType="begin">
                <w:fldData xml:space="preserve">PEVuZE5vdGU+PENpdGU+PEF1dGhvcj5QYXVsa2UtS29yaW5lazwvQXV0aG9yPjxZZWFyPjIwMTA8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=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Vsa2UtS29yaW5lazwvQXV0aG9yPjxZZWFyPjIwMTA8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=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ia</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1</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sz w:val="15"/>
                <w:szCs w:val="15"/>
              </w:rPr>
            </w:pPr>
            <w:r w:rsidRPr="00811480">
              <w:rPr>
                <w:rFonts w:ascii="Calibri" w:hAnsi="Calibri"/>
                <w:color w:val="000000"/>
                <w:sz w:val="15"/>
                <w:szCs w:val="15"/>
              </w:rPr>
              <w:fldChar w:fldCharType="begin">
                <w:fldData xml:space="preserve">PEVuZE5vdGU+PENpdGU+PEF1dGhvcj5QYXVsa2UtS29yaW5lazwvQXV0aG9yPjxZZWFyPjIwMTE8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Vsa2UtS29yaW5lazwvQXV0aG9yPjxZZWFyPjIwMTE8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8]</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ia</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1</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Paulke-Korinek&lt;/Author&gt;&lt;Year&gt;2013&lt;/Year&gt;&lt;RecNum&gt;452&lt;/RecNum&gt;&lt;DisplayText&gt;[9]&lt;/DisplayText&gt;&lt;record&gt;&lt;rec-number&gt;452&lt;/rec-number&gt;&lt;foreign-keys&gt;&lt;key app="EN" db-id="xve2pd9xrsf2d5eepsxvsvskdfzsdatd9pd0" timestamp="1464095322"&gt;452&lt;/key&gt;&lt;/foreign-keys&gt;&lt;ref-type name="Journal Article"&gt;17&lt;/ref-type&gt;&lt;contributors&gt;&lt;authors&gt;&lt;author&gt;Paulke-Korinek, M.&lt;/author&gt;&lt;author&gt;Kollaritsch, H.&lt;/author&gt;&lt;author&gt;Aberle, S. W.&lt;/author&gt;&lt;author&gt;Zwazl, I.&lt;/author&gt;&lt;author&gt;Schmidle-Loss, B.&lt;/author&gt;&lt;author&gt;Vecsei, A.&lt;/author&gt;&lt;author&gt;Kundi, M.&lt;/author&gt;&lt;/authors&gt;&lt;/contributors&gt;&lt;auth-address&gt;Institute of Specific Prophylaxis and Tropical Medicine, Medical University Vienna, Austria.&lt;/auth-address&gt;&lt;titles&gt;&lt;title&gt;Sustained low hospitalization rates after four years of rotavirus mass vaccination in Austria&lt;/title&gt;&lt;secondary-title&gt;Vaccine&lt;/secondary-title&gt;&lt;/titles&gt;&lt;periodical&gt;&lt;full-title&gt;Vaccine&lt;/full-title&gt;&lt;/periodical&gt;&lt;pages&gt;2686-91&lt;/pages&gt;&lt;volume&gt;31&lt;/volume&gt;&lt;number&gt;24&lt;/number&gt;&lt;keywords&gt;&lt;keyword&gt;Austria/epidemiology&lt;/keyword&gt;&lt;keyword&gt;Child&lt;/keyword&gt;&lt;keyword&gt;Child, Preschool&lt;/keyword&gt;&lt;keyword&gt;Female&lt;/keyword&gt;&lt;keyword&gt;Genotype&lt;/keyword&gt;&lt;keyword&gt;Hospitalization/statistics &amp;amp; numerical data&lt;/keyword&gt;&lt;keyword&gt;Humans&lt;/keyword&gt;&lt;keyword&gt;Intussusception/epidemiology/prevention &amp;amp; control&lt;/keyword&gt;&lt;keyword&gt;Male&lt;/keyword&gt;&lt;keyword&gt;Mass Vaccination/*statistics &amp;amp; numerical data&lt;/keyword&gt;&lt;keyword&gt;Prevalence&lt;/keyword&gt;&lt;keyword&gt;Rotavirus/*immunology&lt;/keyword&gt;&lt;keyword&gt;Rotavirus Infections/*epidemiology/prevention &amp;amp; control&lt;/keyword&gt;&lt;keyword&gt;Rotavirus Vaccines/*administration &amp;amp; dosage/adverse effects/immunology&lt;/keyword&gt;&lt;/keywords&gt;&lt;dates&gt;&lt;year&gt;2013&lt;/year&gt;&lt;pub-dates&gt;&lt;date&gt;May 31&lt;/date&gt;&lt;/pub-dates&gt;&lt;/dates&gt;&lt;isbn&gt;1873-2518 (Electronic)&amp;#xD;0264-410X (Linking)&lt;/isbn&gt;&lt;accession-num&gt;23597718&lt;/accession-num&gt;&lt;urls&gt;&lt;related-urls&gt;&lt;url&gt;http://www.ncbi.nlm.nih.gov/pubmed/23597718&lt;/url&gt;&lt;/related-urls&gt;&lt;/urls&gt;&lt;electronic-resource-num&gt;10.1016/j.vaccine.2013.04.001&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ustria</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1</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abGFteTwvQXV0aG9yPjxZZWFyPjIwMTM8L1llYXI+PFJl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abGFteTwvQXV0aG9yPjxZZWFyPjIwMTM8L1llYXI+PFJl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10]</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elgium</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p>
        </w:tc>
        <w:tc>
          <w:tcPr>
            <w:tcW w:w="1026" w:type="dxa"/>
            <w:tcBorders>
              <w:top w:val="nil"/>
              <w:left w:val="nil"/>
              <w:bottom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aZWxsZXI8L0F1dGhvcj48WWVhcj4yMDEwPC9ZZWFyPjxS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aZWxsZXI8L0F1dGhvcj48WWVhcj4yMDEwPC9ZZWFyPjxS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11]</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elgium</w:t>
            </w:r>
          </w:p>
        </w:tc>
        <w:tc>
          <w:tcPr>
            <w:tcW w:w="809"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p>
        </w:tc>
        <w:tc>
          <w:tcPr>
            <w:tcW w:w="1026"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Raes&lt;/Author&gt;&lt;Year&gt;2011&lt;/Year&gt;&lt;RecNum&gt;701&lt;/RecNum&gt;&lt;DisplayText&gt;[12]&lt;/DisplayText&gt;&lt;record&gt;&lt;rec-number&gt;701&lt;/rec-number&gt;&lt;foreign-keys&gt;&lt;key app="EN" db-id="xve2pd9xrsf2d5eepsxvsvskdfzsdatd9pd0" timestamp="1464095373"&gt;701&lt;/key&gt;&lt;/foreign-keys&gt;&lt;ref-type name="Journal Article"&gt;17&lt;/ref-type&gt;&lt;contributors&gt;&lt;authors&gt;&lt;author&gt;Raes, M.&lt;/author&gt;&lt;author&gt;Strens, D.&lt;/author&gt;&lt;author&gt;Vergison, A.&lt;/author&gt;&lt;author&gt;Verghote, M.&lt;/author&gt;&lt;author&gt;Standaert, B.&lt;/author&gt;&lt;/authors&gt;&lt;/contributors&gt;&lt;auth-address&gt;Paediatric Department, Virga Jesse Ziekenhuis, Stadsomvaart 11, Hasselt, Belgium. marc.raes@virgajesse.be&lt;/auth-address&gt;&lt;titles&gt;&lt;title&gt;Reduction in pediatric rotavirus-related hospitalizations after universal rotavirus vaccination in Belgium&lt;/title&gt;&lt;secondary-title&gt;Pediatr Infect Dis J&lt;/secondary-title&gt;&lt;/titles&gt;&lt;periodical&gt;&lt;full-title&gt;Pediatr Infect Dis J&lt;/full-title&gt;&lt;/periodical&gt;&lt;pages&gt;e120-5&lt;/pages&gt;&lt;volume&gt;30&lt;/volume&gt;&lt;number&gt;7&lt;/number&gt;&lt;keywords&gt;&lt;keyword&gt;Belgium/epidemiology&lt;/keyword&gt;&lt;keyword&gt;Child, Preschool&lt;/keyword&gt;&lt;keyword&gt;Feces/virology&lt;/keyword&gt;&lt;keyword&gt;Female&lt;/keyword&gt;&lt;keyword&gt;Gastroenteritis/epidemiology/prevention &amp;amp; control/virology&lt;/keyword&gt;&lt;keyword&gt;Hospitalization/*statistics &amp;amp; numerical data&lt;/keyword&gt;&lt;keyword&gt;Humans&lt;/keyword&gt;&lt;keyword&gt;Infant&lt;/keyword&gt;&lt;keyword&gt;Male&lt;/keyword&gt;&lt;keyword&gt;Prevalence&lt;/keyword&gt;&lt;keyword&gt;Retrospective Studies&lt;/keyword&gt;&lt;keyword&gt;Rotavirus/isolation &amp;amp; purification&lt;/keyword&gt;&lt;keyword&gt;Rotavirus Infections/*epidemiology/*prevention &amp;amp; control&lt;/keyword&gt;&lt;keyword&gt;Rotavirus Vaccines/*immunology&lt;/keyword&gt;&lt;keyword&gt;Vaccination/*utilization&lt;/keyword&gt;&lt;/keywords&gt;&lt;dates&gt;&lt;year&gt;2011&lt;/year&gt;&lt;pub-dates&gt;&lt;date&gt;Jul&lt;/date&gt;&lt;/pub-dates&gt;&lt;/dates&gt;&lt;isbn&gt;1532-0987 (Electronic)&amp;#xD;0891-3668 (Linking)&lt;/isbn&gt;&lt;accession-num&gt;21436757&lt;/accession-num&gt;&lt;urls&gt;&lt;related-urls&gt;&lt;url&gt;http://www.ncbi.nlm.nih.gov/pubmed/21436757&lt;/url&gt;&lt;/related-urls&gt;&lt;/urls&gt;&lt;electronic-resource-num&gt;10.1097/INF.0b013e318214b811&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elgium</w:t>
            </w:r>
          </w:p>
        </w:tc>
        <w:tc>
          <w:tcPr>
            <w:tcW w:w="809"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7</w:t>
            </w:r>
          </w:p>
        </w:tc>
        <w:tc>
          <w:tcPr>
            <w:tcW w:w="1026" w:type="dxa"/>
            <w:tcBorders>
              <w:top w:val="nil"/>
              <w:left w:val="nil"/>
              <w:right w:val="nil"/>
            </w:tcBorders>
            <w:shd w:val="clear" w:color="auto" w:fill="auto"/>
            <w:noWrap/>
            <w:tcMar>
              <w:top w:w="15" w:type="dxa"/>
              <w:left w:w="15" w:type="dxa"/>
              <w:bottom w:w="0" w:type="dxa"/>
              <w:right w:w="15" w:type="dxa"/>
            </w:tcMar>
            <w:vAlign w:val="center"/>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Standaert&lt;/Author&gt;&lt;Year&gt;2013&lt;/Year&gt;&lt;RecNum&gt;481&lt;/RecNum&gt;&lt;DisplayText&gt;[13]&lt;/DisplayText&gt;&lt;record&gt;&lt;rec-number&gt;481&lt;/rec-number&gt;&lt;foreign-keys&gt;&lt;key app="EN" db-id="xve2pd9xrsf2d5eepsxvsvskdfzsdatd9pd0" timestamp="1464095329"&gt;481&lt;/key&gt;&lt;/foreign-keys&gt;&lt;ref-type name="Journal Article"&gt;17&lt;/ref-type&gt;&lt;contributors&gt;&lt;authors&gt;&lt;author&gt;Standaert, B.&lt;/author&gt;&lt;author&gt;Gomez, J. A.&lt;/author&gt;&lt;author&gt;Raes, M.&lt;/author&gt;&lt;author&gt;Debrus, S.&lt;/author&gt;&lt;author&gt;Velazquez, F. R.&lt;/author&gt;&lt;author&gt;Postma, M. J.&lt;/author&gt;&lt;/authors&gt;&lt;/contributors&gt;&lt;auth-address&gt;Health Economics, GlaxoSmithKline Vaccines, Wavre, Belgium. baudouin.a.standaert@gsk.com&lt;/auth-address&gt;&lt;titles&gt;&lt;title&gt;Impact of rotavirus vaccination on hospitalisations in Belgium: comparing model predictions with observed data&lt;/title&gt;&lt;secondary-title&gt;PLoS One&lt;/secondary-title&gt;&lt;/titles&gt;&lt;periodical&gt;&lt;full-title&gt;PLoS One&lt;/full-title&gt;&lt;/periodical&gt;&lt;pages&gt;e53864&lt;/pages&gt;&lt;volume&gt;8&lt;/volume&gt;&lt;number&gt;1&lt;/number&gt;&lt;keywords&gt;&lt;keyword&gt;Belgium&lt;/keyword&gt;&lt;keyword&gt;Child, Preschool&lt;/keyword&gt;&lt;keyword&gt;Cost-Benefit Analysis&lt;/keyword&gt;&lt;keyword&gt;Hospitalization/economics/*statistics &amp;amp; numerical data&lt;/keyword&gt;&lt;keyword&gt;Humans&lt;/keyword&gt;&lt;keyword&gt;Infant&lt;/keyword&gt;&lt;keyword&gt;Infant, Newborn&lt;/keyword&gt;&lt;keyword&gt;*Models, Statistical&lt;/keyword&gt;&lt;keyword&gt;Rotavirus/*physiology&lt;/keyword&gt;&lt;keyword&gt;Rotavirus Infections/immunology/*prevention &amp;amp; control&lt;/keyword&gt;&lt;keyword&gt;Vaccination/economics/*statistics &amp;amp; numerical data&lt;/keyword&gt;&lt;/keywords&gt;&lt;dates&gt;&lt;year&gt;2013&lt;/year&gt;&lt;/dates&gt;&lt;isbn&gt;1932-6203 (Electronic)&amp;#xD;1932-6203 (Linking)&lt;/isbn&gt;&lt;accession-num&gt;23349754&lt;/accession-num&gt;&lt;urls&gt;&lt;related-urls&gt;&lt;url&gt;http://www.ncbi.nlm.nih.gov/pubmed/23349754&lt;/url&gt;&lt;/related-urls&gt;&lt;/urls&gt;&lt;custom2&gt;PMC3548809&lt;/custom2&gt;&lt;electronic-resource-num&gt;10.1371/journal.pone.0053864&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elgium</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9</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8</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Sabbe&lt;/Author&gt;&lt;Year&gt;2016&lt;/Year&gt;&lt;RecNum&gt;1861&lt;/RecNum&gt;&lt;DisplayText&gt;[14]&lt;/DisplayText&gt;&lt;record&gt;&lt;rec-number&gt;1861&lt;/rec-number&gt;&lt;foreign-keys&gt;&lt;key app="EN" db-id="xve2pd9xrsf2d5eepsxvsvskdfzsdatd9pd0" timestamp="1480691974"&gt;1861&lt;/key&gt;&lt;/foreign-keys&gt;&lt;ref-type name="Journal Article"&gt;17&lt;/ref-type&gt;&lt;contributors&gt;&lt;authors&gt;&lt;author&gt;Sabbe, M.&lt;/author&gt;&lt;author&gt;Berger, N.&lt;/author&gt;&lt;author&gt;Blommaert, A.&lt;/author&gt;&lt;author&gt;Ogunjimi, B.&lt;/author&gt;&lt;author&gt;Grammens, T.&lt;/author&gt;&lt;author&gt;Callens, M.&lt;/author&gt;&lt;author&gt;Van Herck, K.&lt;/author&gt;&lt;author&gt;Beutels, P.&lt;/author&gt;&lt;author&gt;Van Damme, P.&lt;/author&gt;&lt;author&gt;Bilcke, J.&lt;/author&gt;&lt;/authors&gt;&lt;/contributors&gt;&lt;auth-address&gt;Service of Epidemiology of Infectious Diseases, Department of Public Health and Surveillance, Scientific Institute of Public Health, Brussels, Belgium.&lt;/auth-address&gt;&lt;titles&gt;&lt;title&gt;Sustained low rotavirus activity and hospitalisation rates in the post-vaccination era in Belgium, 2007 to 2014&lt;/title&gt;&lt;secondary-title&gt;Euro Surveill&lt;/secondary-title&gt;&lt;/titles&gt;&lt;periodical&gt;&lt;full-title&gt;Euro Surveill&lt;/full-title&gt;&lt;/periodical&gt;&lt;volume&gt;21&lt;/volume&gt;&lt;number&gt;27&lt;/number&gt;&lt;keywords&gt;&lt;keyword&gt;epidemiology&lt;/keyword&gt;&lt;keyword&gt;gastrointestinal disease&lt;/keyword&gt;&lt;keyword&gt;impact&lt;/keyword&gt;&lt;keyword&gt;rotavirus&lt;/keyword&gt;&lt;keyword&gt;vaccination coverage&lt;/keyword&gt;&lt;keyword&gt;vaccine-preventable diseases&lt;/keyword&gt;&lt;/keywords&gt;&lt;dates&gt;&lt;year&gt;2016&lt;/year&gt;&lt;pub-dates&gt;&lt;date&gt;Jul 7&lt;/date&gt;&lt;/pub-dates&gt;&lt;/dates&gt;&lt;isbn&gt;1560-7917 (Electronic)&amp;#xD;1025-496X (Linking)&lt;/isbn&gt;&lt;accession-num&gt;27418466&lt;/accession-num&gt;&lt;urls&gt;&lt;related-urls&gt;&lt;url&gt;http://www.ncbi.nlm.nih.gov/pubmed/27418466&lt;/url&gt;&lt;/related-urls&gt;&lt;/urls&gt;&lt;electronic-resource-num&gt;10.2807/1560-7917.ES.2016.21.27.30273&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Canad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Gosselin&lt;/Author&gt;&lt;Year&gt;2016&lt;/Year&gt;&lt;RecNum&gt;1825&lt;/RecNum&gt;&lt;DisplayText&gt;[15]&lt;/DisplayText&gt;&lt;record&gt;&lt;rec-number&gt;1825&lt;/rec-number&gt;&lt;foreign-keys&gt;&lt;key app="EN" db-id="xve2pd9xrsf2d5eepsxvsvskdfzsdatd9pd0" timestamp="1480691974"&gt;1825&lt;/key&gt;&lt;/foreign-keys&gt;&lt;ref-type name="Journal Article"&gt;17&lt;/ref-type&gt;&lt;contributors&gt;&lt;authors&gt;&lt;author&gt;Gosselin, V.&lt;/author&gt;&lt;author&gt;Petit, G.&lt;/author&gt;&lt;author&gt;Gagneur, A.&lt;/author&gt;&lt;author&gt;Genereux, M.&lt;/author&gt;&lt;/authors&gt;&lt;/contributors&gt;&lt;auth-address&gt;Community Health Sciences Department, Faculty of Medicine and Health Sciences, University of Sherbrooke, Sherbrooke, QC. virginie.gosselin2@usherbrooke.ca.&lt;/auth-address&gt;&lt;titles&gt;&lt;title&gt;Trends in severe gastroenteritis among young children according to socio-economic characteristics before and after implementation of a rotavirus vaccination program in Quebec&lt;/title&gt;&lt;secondary-title&gt;Can J Public Health&lt;/secondary-title&gt;&lt;/titles&gt;&lt;periodical&gt;&lt;full-title&gt;Can J Public Health&lt;/full-title&gt;&lt;/periodical&gt;&lt;pages&gt;e161-7&lt;/pages&gt;&lt;volume&gt;107&lt;/volume&gt;&lt;number&gt;2&lt;/number&gt;&lt;dates&gt;&lt;year&gt;2016&lt;/year&gt;&lt;pub-dates&gt;&lt;date&gt;Aug 15&lt;/date&gt;&lt;/pub-dates&gt;&lt;/dates&gt;&lt;isbn&gt;1920-7476 (Electronic)&amp;#xD;0008-4263 (Linking)&lt;/isbn&gt;&lt;accession-num&gt;27526213&lt;/accession-num&gt;&lt;urls&gt;&lt;related-urls&gt;&lt;url&gt;http://www.ncbi.nlm.nih.gov/pubmed/27526213&lt;/url&gt;&lt;/related-urls&gt;&lt;/urls&gt;&lt;electronic-resource-num&gt;10.17269/cjph.107.5286&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Canad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Wilson&lt;/Author&gt;&lt;Year&gt;2016&lt;/Year&gt;&lt;RecNum&gt;1631&lt;/RecNum&gt;&lt;DisplayText&gt;[16]&lt;/DisplayText&gt;&lt;record&gt;&lt;rec-number&gt;1631&lt;/rec-number&gt;&lt;foreign-keys&gt;&lt;key app="EN" db-id="xve2pd9xrsf2d5eepsxvsvskdfzsdatd9pd0" timestamp="1464372197"&gt;1631&lt;/key&gt;&lt;/foreign-keys&gt;&lt;ref-type name="Journal Article"&gt;17&lt;/ref-type&gt;&lt;contributors&gt;&lt;authors&gt;&lt;author&gt;Wilson, S. E.&lt;/author&gt;&lt;author&gt;Rosella, L. C.&lt;/author&gt;&lt;author&gt;Wang, J.&lt;/author&gt;&lt;author&gt;Le Saux, N.&lt;/author&gt;&lt;author&gt;Crowcroft, N. S.&lt;/author&gt;&lt;author&gt;Harris, T.&lt;/author&gt;&lt;author&gt;Bolotin, S.&lt;/author&gt;&lt;author&gt;Deeks, S. L.&lt;/author&gt;&lt;/authors&gt;&lt;/contributors&gt;&lt;auth-address&gt;Public Health Ontario, Toronto, Ontario, Canada.&amp;#xD;Dalla Lana School of Public Health, University of Toronto, Toronto, Ontario, Canada.&amp;#xD;Institute for Clinical Evaluative Sciences, Toronto, Ontario, Canada.&amp;#xD;Division of Infectious Disease, Children&amp;apos;s Hospital of Eastern Ontario, Ottawa, Ontario, Canada.&amp;#xD;Department of Pediatrics, University of Ottawa, Ottawa, Ontario, Canada.&amp;#xD;Department of Laboratory Medicine and Pathobiology, University of Toronto, Toronto, Ontario, Canada.&lt;/auth-address&gt;&lt;titles&gt;&lt;title&gt;Population-Level Impact of Ontario&amp;apos;s Infant Rotavirus Immunization Program: Evidence of Direct and Indirect Effects&lt;/title&gt;&lt;secondary-title&gt;PLoS One&lt;/secondary-title&gt;&lt;/titles&gt;&lt;periodical&gt;&lt;full-title&gt;PLoS One&lt;/full-title&gt;&lt;/periodical&gt;&lt;pages&gt;e0154340&lt;/pages&gt;&lt;volume&gt;11&lt;/volume&gt;&lt;number&gt;5&lt;/number&gt;&lt;dates&gt;&lt;year&gt;2016&lt;/year&gt;&lt;/dates&gt;&lt;isbn&gt;1932-6203 (Electronic)&amp;#xD;1932-6203 (Linking)&lt;/isbn&gt;&lt;accession-num&gt;27168335&lt;/accession-num&gt;&lt;urls&gt;&lt;related-urls&gt;&lt;url&gt;http://www.ncbi.nlm.nih.gov/pubmed/27168335&lt;/url&gt;&lt;/related-urls&gt;&lt;/urls&gt;&lt;custom2&gt;PMC4864308&lt;/custom2&gt;&lt;electronic-resource-num&gt;10.1371/journal.pone.0154340&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Finland</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5</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2</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1</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Leino&lt;/Author&gt;&lt;Year&gt;2012&lt;/Year&gt;&lt;RecNum&gt;1800&lt;/RecNum&gt;&lt;DisplayText&gt;[17]&lt;/DisplayText&gt;&lt;record&gt;&lt;rec-number&gt;1800&lt;/rec-number&gt;&lt;foreign-keys&gt;&lt;key app="EN" db-id="xve2pd9xrsf2d5eepsxvsvskdfzsdatd9pd0" timestamp="1464725888"&gt;1800&lt;/key&gt;&lt;/foreign-keys&gt;&lt;ref-type name="Journal Article"&gt;17&lt;/ref-type&gt;&lt;contributors&gt;&lt;authors&gt;&lt;author&gt;Leino, T.&lt;/author&gt;&lt;author&gt;Ollgren, J.&lt;/author&gt;&lt;author&gt;Salo, H.&lt;/author&gt;&lt;author&gt;Tiihonen, P.&lt;/author&gt;&lt;author&gt;Kilpi, T.&lt;/author&gt;&lt;/authors&gt;&lt;/contributors&gt;&lt;auth-address&gt;Department of Vaccination and Immune Protection, National Institute for Health and Welfare (THL), Mannerheimintie 166, Helsinki, Finland. tuija.leino@thl.fi&lt;/auth-address&gt;&lt;titles&gt;&lt;title&gt;First year experience of rotavirus immunisation programme in Finland&lt;/title&gt;&lt;secondary-title&gt;Vaccine&lt;/secondary-title&gt;&lt;/titles&gt;&lt;periodical&gt;&lt;full-title&gt;Vaccine&lt;/full-title&gt;&lt;/periodical&gt;&lt;pages&gt;176-82&lt;/pages&gt;&lt;volume&gt;31&lt;/volume&gt;&lt;number&gt;1&lt;/number&gt;&lt;keywords&gt;&lt;keyword&gt;Child, Preschool&lt;/keyword&gt;&lt;keyword&gt;Female&lt;/keyword&gt;&lt;keyword&gt;Finland&lt;/keyword&gt;&lt;keyword&gt;Gastroenteritis/*immunology/*prevention &amp;amp; control&lt;/keyword&gt;&lt;keyword&gt;Humans&lt;/keyword&gt;&lt;keyword&gt;Immunization Programs/*methods&lt;/keyword&gt;&lt;keyword&gt;Infant&lt;/keyword&gt;&lt;keyword&gt;Male&lt;/keyword&gt;&lt;keyword&gt;Rotavirus/immunology/pathogenicity&lt;/keyword&gt;&lt;keyword&gt;Rotavirus Infections/*immunology/*prevention &amp;amp; control&lt;/keyword&gt;&lt;keyword&gt;Rotavirus Vaccines/*therapeutic use&lt;/keyword&gt;&lt;/keywords&gt;&lt;dates&gt;&lt;year&gt;2012&lt;/year&gt;&lt;pub-dates&gt;&lt;date&gt;Dec 17&lt;/date&gt;&lt;/pub-dates&gt;&lt;/dates&gt;&lt;isbn&gt;1873-2518 (Electronic)&amp;#xD;0264-410X (Linking)&lt;/isbn&gt;&lt;accession-num&gt;23122991&lt;/accession-num&gt;&lt;urls&gt;&lt;related-urls&gt;&lt;url&gt;http://www.ncbi.nlm.nih.gov/pubmed/23122991&lt;/url&gt;&lt;/related-urls&gt;&lt;/urls&gt;&lt;electronic-resource-num&gt;10.1016/j.vaccine.2012.10.068&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United Kingdom</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89</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Armstrong&lt;/Author&gt;&lt;Year&gt;2016&lt;/Year&gt;&lt;RecNum&gt;1812&lt;/RecNum&gt;&lt;DisplayText&gt;[18]&lt;/DisplayText&gt;&lt;record&gt;&lt;rec-number&gt;1812&lt;/rec-number&gt;&lt;foreign-keys&gt;&lt;key app="EN" db-id="xve2pd9xrsf2d5eepsxvsvskdfzsdatd9pd0" timestamp="1480691973"&gt;1812&lt;/key&gt;&lt;/foreign-keys&gt;&lt;ref-type name="Journal Article"&gt;17&lt;/ref-type&gt;&lt;contributors&gt;&lt;authors&gt;&lt;author&gt;Armstrong, G.&lt;/author&gt;&lt;author&gt;Gallagher, N.&lt;/author&gt;&lt;author&gt;Cabrey, P.&lt;/author&gt;&lt;author&gt;Graham, A. M.&lt;/author&gt;&lt;author&gt;McKeown, P. J.&lt;/author&gt;&lt;author&gt;Jackson, S.&lt;/author&gt;&lt;author&gt;Dallat, M.&lt;/author&gt;&lt;author&gt;Smithson, R. D.&lt;/author&gt;&lt;/authors&gt;&lt;/contributors&gt;&lt;auth-address&gt;Public Health Agency, 12-22 Linenhall Street, Belfast, Northern Ireland BT2 8BS, UK. Electronic address: gillian.armstrong@hscni.net.&amp;#xD;Public Health Agency, 12-22 Linenhall Street, Belfast, Northern Ireland BT2 8BS, UK.&amp;#xD;Health Protection Surveillance Centre, 25-27 Middle Gardiner Street, Dublin 1 DO1 A4A3, Ireland.&lt;/auth-address&gt;&lt;titles&gt;&lt;title&gt;A population based study comparing changes in rotavirus burden on the Island of Ireland between a highly vaccinated population and an unvaccinated population&lt;/title&gt;&lt;secondary-title&gt;Vaccine&lt;/secondary-title&gt;&lt;/titles&gt;&lt;periodical&gt;&lt;full-title&gt;Vaccine&lt;/full-title&gt;&lt;/periodical&gt;&lt;pages&gt;4718-23&lt;/pages&gt;&lt;volume&gt;34&lt;/volume&gt;&lt;number&gt;39&lt;/number&gt;&lt;keywords&gt;&lt;keyword&gt;Immunisation&lt;/keyword&gt;&lt;keyword&gt;Rotavirus&lt;/keyword&gt;&lt;keyword&gt;Vaccination&lt;/keyword&gt;&lt;/keywords&gt;&lt;dates&gt;&lt;year&gt;2016&lt;/year&gt;&lt;pub-dates&gt;&lt;date&gt;Sep 7&lt;/date&gt;&lt;/pub-dates&gt;&lt;/dates&gt;&lt;isbn&gt;1873-2518 (Electronic)&amp;#xD;0264-410X (Linking)&lt;/isbn&gt;&lt;accession-num&gt;27527819&lt;/accession-num&gt;&lt;urls&gt;&lt;related-urls&gt;&lt;url&gt;http://www.ncbi.nlm.nih.gov/pubmed/27527819&lt;/url&gt;&lt;/related-urls&gt;&lt;/urls&gt;&lt;electronic-resource-num&gt;10.1016/j.vaccine.2016.08.004&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18]</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United Kingdom</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89</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BdGNoaXNvbjwvQXV0aG9yPjxZZWFyPjIwMTY8L1llYXI+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BdGNoaXNvbjwvQXV0aG9yPjxZZWFyPjIwMTY8L1llYXI+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1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United Kingdom</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1</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89</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Forrest&lt;/Author&gt;&lt;Year&gt;2016&lt;/Year&gt;&lt;RecNum&gt;1822&lt;/RecNum&gt;&lt;DisplayText&gt;[20]&lt;/DisplayText&gt;&lt;record&gt;&lt;rec-number&gt;1822&lt;/rec-number&gt;&lt;foreign-keys&gt;&lt;key app="EN" db-id="xve2pd9xrsf2d5eepsxvsvskdfzsdatd9pd0" timestamp="1480691974"&gt;1822&lt;/key&gt;&lt;/foreign-keys&gt;&lt;ref-type name="Journal Article"&gt;17&lt;/ref-type&gt;&lt;contributors&gt;&lt;authors&gt;&lt;author&gt;Forrest, R.&lt;/author&gt;&lt;author&gt;Jones, L.&lt;/author&gt;&lt;author&gt;Willocks, L.&lt;/author&gt;&lt;author&gt;Hardie, A.&lt;/author&gt;&lt;author&gt;Templeton, K.&lt;/author&gt;&lt;/authors&gt;&lt;/contributors&gt;&lt;auth-address&gt;Royal Hospital for Sick Children, Edinburgh, UK.&amp;#xD;NHS Lothian, Edinburgh, UK.&amp;#xD;Department of Virology, Royal Infirmary Edinburgh, Edinburgh, UK.&lt;/auth-address&gt;&lt;titles&gt;&lt;title&gt;Impact of the introduction of rotavirus vaccination on paediatric hospital admissions, Lothian, Scotland: a retrospective observational study&lt;/title&gt;&lt;secondary-title&gt;Arch Dis Child&lt;/secondary-title&gt;&lt;/titles&gt;&lt;periodical&gt;&lt;full-title&gt;Arch Dis Child&lt;/full-title&gt;&lt;/periodical&gt;&lt;keywords&gt;&lt;keyword&gt;Epidemiology&lt;/keyword&gt;&lt;keyword&gt;Immunisation&lt;/keyword&gt;&lt;keyword&gt;Infectious Diseases&lt;/keyword&gt;&lt;keyword&gt;Virology&lt;/keyword&gt;&lt;keyword&gt;rotavirus&lt;/keyword&gt;&lt;/keywords&gt;&lt;dates&gt;&lt;year&gt;2016&lt;/year&gt;&lt;pub-dates&gt;&lt;date&gt;Nov 2&lt;/date&gt;&lt;/pub-dates&gt;&lt;/dates&gt;&lt;isbn&gt;1468-2044 (Electronic)&amp;#xD;0003-9888 (Linking)&lt;/isbn&gt;&lt;accession-num&gt;27806968&lt;/accession-num&gt;&lt;urls&gt;&lt;related-urls&gt;&lt;url&gt;http://www.ncbi.nlm.nih.gov/pubmed/27806968&lt;/url&gt;&lt;/related-urls&gt;&lt;/urls&gt;&lt;electronic-resource-num&gt;10.1136/archdischild-2016-311135&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0]</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RV5</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2010</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eastAsia="Times New Roman" w:hAnsi="Calibri" w:cs="Times New Roman"/>
                <w:color w:val="000000"/>
                <w:sz w:val="15"/>
                <w:szCs w:val="15"/>
              </w:rPr>
              <w:t>4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CZWd1ZTwvQXV0aG9yPjxZZWFyPjIwMTA8L1llYXI+PFJl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CZWd1ZTwvQXV0aG9yPjxZZWFyPjIwMTA8L1llYXI+PFJl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21]</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4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Chang&lt;/Author&gt;&lt;Year&gt;2010&lt;/Year&gt;&lt;RecNum&gt;853&lt;/RecNum&gt;&lt;DisplayText&gt;[22]&lt;/DisplayText&gt;&lt;record&gt;&lt;rec-number&gt;853&lt;/rec-number&gt;&lt;foreign-keys&gt;&lt;key app="EN" db-id="xve2pd9xrsf2d5eepsxvsvskdfzsdatd9pd0" timestamp="1464095400"&gt;853&lt;/key&gt;&lt;/foreign-keys&gt;&lt;ref-type name="Journal Article"&gt;17&lt;/ref-type&gt;&lt;contributors&gt;&lt;authors&gt;&lt;author&gt;Chang, H. G.&lt;/author&gt;&lt;author&gt;Smith, P. F.&lt;/author&gt;&lt;author&gt;Tserenpuntsag, B.&lt;/author&gt;&lt;author&gt;Markey, K.&lt;/author&gt;&lt;author&gt;Parashar, U.&lt;/author&gt;&lt;author&gt;Morse, D. L.&lt;/author&gt;&lt;/authors&gt;&lt;/contributors&gt;&lt;auth-address&gt;New York state Department of Health, Division of Epidemiology, Albany, NY 12237, USA. hgc04@health.state.ny.us&lt;/auth-address&gt;&lt;titles&gt;&lt;title&gt;Reduction in hospitalizations for diarrhea and rotavirus infections in New York state following introduction of rotavirus vaccine&lt;/title&gt;&lt;secondary-title&gt;Vaccine&lt;/secondary-title&gt;&lt;/titles&gt;&lt;periodical&gt;&lt;full-title&gt;Vaccine&lt;/full-title&gt;&lt;/periodical&gt;&lt;pages&gt;754-8&lt;/pages&gt;&lt;volume&gt;28&lt;/volume&gt;&lt;number&gt;3&lt;/number&gt;&lt;keywords&gt;&lt;keyword&gt;Adolescent&lt;/keyword&gt;&lt;keyword&gt;Child&lt;/keyword&gt;&lt;keyword&gt;Child, Preschool&lt;/keyword&gt;&lt;keyword&gt;Diarrhea/*epidemiology/*pathology/prevention &amp;amp; control&lt;/keyword&gt;&lt;keyword&gt;Female&lt;/keyword&gt;&lt;keyword&gt;Health Care Costs/statistics &amp;amp; numerical data&lt;/keyword&gt;&lt;keyword&gt;Hospitalization/economics/*statistics &amp;amp; numerical data&lt;/keyword&gt;&lt;keyword&gt;Humans&lt;/keyword&gt;&lt;keyword&gt;Infant&lt;/keyword&gt;&lt;keyword&gt;Male&lt;/keyword&gt;&lt;keyword&gt;New York/epidemiology&lt;/keyword&gt;&lt;keyword&gt;Rotavirus Infections/*epidemiology/*pathology/prevention &amp;amp; control&lt;/keyword&gt;&lt;keyword&gt;Rotavirus Vaccines/*immunology&lt;/keyword&gt;&lt;/keywords&gt;&lt;dates&gt;&lt;year&gt;2010&lt;/year&gt;&lt;pub-dates&gt;&lt;date&gt;Jan 8&lt;/date&gt;&lt;/pub-dates&gt;&lt;/dates&gt;&lt;isbn&gt;1873-2518 (Electronic)&amp;#xD;0264-410X (Linking)&lt;/isbn&gt;&lt;accession-num&gt;19896451&lt;/accession-num&gt;&lt;urls&gt;&lt;related-urls&gt;&lt;url&gt;http://www.ncbi.nlm.nih.gov/pubmed/19896451&lt;/url&gt;&lt;/related-urls&gt;&lt;/urls&gt;&lt;electronic-resource-num&gt;10.1016/j.vaccine.2009.10.075&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4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FYmVybHk8L0F1dGhvcj48WWVhcj4yMDExPC9ZZWFyPjxS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FYmVybHk8L0F1dGhvcj48WWVhcj4yMDExPC9ZZWFyPjxS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2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4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Garcia-Puebla&lt;/Author&gt;&lt;Year&gt;2012&lt;/Year&gt;&lt;RecNum&gt;1665&lt;/RecNum&gt;&lt;DisplayText&gt;[24]&lt;/DisplayText&gt;&lt;record&gt;&lt;rec-number&gt;1665&lt;/rec-number&gt;&lt;foreign-keys&gt;&lt;key app="EN" db-id="xve2pd9xrsf2d5eepsxvsvskdfzsdatd9pd0" timestamp="1464372203"&gt;1665&lt;/key&gt;&lt;/foreign-keys&gt;&lt;ref-type name="Journal Article"&gt;17&lt;/ref-type&gt;&lt;contributors&gt;&lt;authors&gt;&lt;author&gt;Garcia-Puebla, A.&lt;/author&gt;&lt;author&gt;Garcia-Fragoso, L.&lt;/author&gt;&lt;/authors&gt;&lt;/contributors&gt;&lt;auth-address&gt;UPR School of Medicine, Department of Pediatrics, Neonatology Section, San Juan, Puerto Rico.&lt;/auth-address&gt;&lt;titles&gt;&lt;title&gt;Acute rotavirus gastroenteritis in children younger than 5 years of age after initiation of rotavirus immunization schedule&lt;/title&gt;&lt;secondary-title&gt;Bol Asoc Med P R&lt;/secondary-title&gt;&lt;/titles&gt;&lt;periodical&gt;&lt;full-title&gt;Bol Asoc Med P R&lt;/full-title&gt;&lt;/periodical&gt;&lt;pages&gt;4-7&lt;/pages&gt;&lt;volume&gt;104&lt;/volume&gt;&lt;number&gt;1&lt;/number&gt;&lt;keywords&gt;&lt;keyword&gt;Acute Disease&lt;/keyword&gt;&lt;keyword&gt;Child, Preschool&lt;/keyword&gt;&lt;keyword&gt;Gastroenteritis/epidemiology/*prevention &amp;amp; control/*virology&lt;/keyword&gt;&lt;keyword&gt;Humans&lt;/keyword&gt;&lt;keyword&gt;*Immunization&lt;/keyword&gt;&lt;keyword&gt;Infant&lt;/keyword&gt;&lt;keyword&gt;Rotavirus Infections/epidemiology/*prevention &amp;amp; control&lt;/keyword&gt;&lt;keyword&gt;*Rotavirus Vaccines&lt;/keyword&gt;&lt;keyword&gt;Time Factors&lt;/keyword&gt;&lt;/keywords&gt;&lt;dates&gt;&lt;year&gt;2012&lt;/year&gt;&lt;pub-dates&gt;&lt;date&gt;Jan-Mar&lt;/date&gt;&lt;/pub-dates&gt;&lt;/dates&gt;&lt;isbn&gt;0004-4849 (Print)&amp;#xD;0004-4849 (Linking)&lt;/isbn&gt;&lt;accession-num&gt;22788071&lt;/accession-num&gt;&lt;urls&gt;&lt;related-urls&gt;&lt;url&gt;http://www.ncbi.nlm.nih.gov/pubmed/22788071&lt;/url&gt;&lt;/related-urls&gt;&lt;/urls&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4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Mb3BtYW48L0F1dGhvcj48WWVhcj4yMDExPC9ZZWFyPjxS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Mb3BtYW48L0F1dGhvcj48WWVhcj4yMDExPC9ZZWFyPjxS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2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2</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59</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Guerra&lt;/Author&gt;&lt;Year&gt;2012&lt;/Year&gt;&lt;RecNum&gt;444&lt;/RecNum&gt;&lt;DisplayText&gt;[26]&lt;/DisplayText&gt;&lt;record&gt;&lt;rec-number&gt;444&lt;/rec-number&gt;&lt;foreign-keys&gt;&lt;key app="EN" db-id="xve2pd9xrsf2d5eepsxvsvskdfzsdatd9pd0" timestamp="1464095322"&gt;444&lt;/key&gt;&lt;/foreign-keys&gt;&lt;ref-type name="Journal Article"&gt;17&lt;/ref-type&gt;&lt;contributors&gt;&lt;authors&gt;&lt;author&gt;Guerra, A. H.&lt;/author&gt;&lt;author&gt;Stockmann, C.&lt;/author&gt;&lt;author&gt;Pavia, A. T.&lt;/author&gt;&lt;author&gt;Hersh, A. L.&lt;/author&gt;&lt;author&gt;Thorell, E. A.&lt;/author&gt;&lt;author&gt;Weng, H. Y.&lt;/author&gt;&lt;author&gt;Korgenski, K.&lt;/author&gt;&lt;author&gt;Byington, C. L.&lt;/author&gt;&lt;author&gt;Ampofo, K.&lt;/author&gt;&lt;/authors&gt;&lt;/contributors&gt;&lt;auth-address&gt;Division of Pediatric Infectious Diseases, Department of Pediatrics, University of Utah Health Sciences Center, Salt Lake City Chris.Stockmann@hsc.utah.edu.&amp;#xD;Division of Pediatric Infectious Diseases, Department of Pediatrics, University of Utah Health Sciences Center, Salt Lake City.&lt;/auth-address&gt;&lt;titles&gt;&lt;title&gt;Laboratory-Confirmed Rotavirus Disease in Utah Children: Clinical and Economic Impact of Rotavirus Vaccination&lt;/title&gt;&lt;secondary-title&gt;J Pediatric Infect Dis Soc&lt;/secondary-title&gt;&lt;/titles&gt;&lt;periodical&gt;&lt;full-title&gt;J Pediatric Infect Dis Soc&lt;/full-title&gt;&lt;/periodical&gt;&lt;pages&gt;268-77&lt;/pages&gt;&lt;volume&gt;1&lt;/volume&gt;&lt;number&gt;4&lt;/number&gt;&lt;keywords&gt;&lt;keyword&gt;Acute Gastroenteritis&lt;/keyword&gt;&lt;keyword&gt;Hospital Costs&lt;/keyword&gt;&lt;keyword&gt;Immunization&lt;/keyword&gt;&lt;keyword&gt;Incidence&lt;/keyword&gt;&lt;keyword&gt;Pediatrics&lt;/keyword&gt;&lt;/keywords&gt;&lt;dates&gt;&lt;year&gt;2012&lt;/year&gt;&lt;pub-dates&gt;&lt;date&gt;Dec&lt;/date&gt;&lt;/pub-dates&gt;&lt;/dates&gt;&lt;isbn&gt;2048-7193 (Print)&amp;#xD;2048-7193 (Linking)&lt;/isbn&gt;&lt;accession-num&gt;23687580&lt;/accession-num&gt;&lt;urls&gt;&lt;related-urls&gt;&lt;url&gt;http://www.ncbi.nlm.nih.gov/pubmed/23687580&lt;/url&gt;&lt;/related-urls&gt;&lt;/urls&gt;&lt;custom2&gt;PMC3656544&lt;/custom2&gt;&lt;electronic-resource-num&gt;10.1093/jpids/pis058&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4</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6</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7</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Leshem&lt;/Author&gt;&lt;Year&gt;2014&lt;/Year&gt;&lt;RecNum&gt;295&lt;/RecNum&gt;&lt;DisplayText&gt;[27]&lt;/DisplayText&gt;&lt;record&gt;&lt;rec-number&gt;295&lt;/rec-number&gt;&lt;foreign-keys&gt;&lt;key app="EN" db-id="xve2pd9xrsf2d5eepsxvsvskdfzsdatd9pd0" timestamp="1464095296"&gt;295&lt;/key&gt;&lt;/foreign-keys&gt;&lt;ref-type name="Journal Article"&gt;17&lt;/ref-type&gt;&lt;contributors&gt;&lt;authors&gt;&lt;author&gt;Leshem, E.&lt;/author&gt;&lt;author&gt;Moritz, R. E.&lt;/author&gt;&lt;author&gt;Curns, A. T.&lt;/author&gt;&lt;author&gt;Zhou, F.&lt;/author&gt;&lt;author&gt;Tate, J. E.&lt;/author&gt;&lt;author&gt;Lopman, B. A.&lt;/author&gt;&lt;author&gt;Parashar, U. D.&lt;/author&gt;&lt;/authors&gt;&lt;/contributors&gt;&lt;auth-address&gt;National Center for Immunization and Respiratory Diseases, andEpidemic Intelligence Service, Centers for Disease Control and Prevention, Atlanta, Georgia eleshem@cdc.gov.&amp;#xD;National Center for Immunization and Respiratory Diseases, and.&lt;/auth-address&gt;&lt;titles&gt;&lt;title&gt;Rotavirus vaccines and health care utilization for diarrhea in the United States (2007-2011)&lt;/title&gt;&lt;secondary-title&gt;Pediatrics&lt;/secondary-title&gt;&lt;/titles&gt;&lt;periodical&gt;&lt;full-title&gt;Pediatrics&lt;/full-title&gt;&lt;/periodical&gt;&lt;pages&gt;15-23&lt;/pages&gt;&lt;volume&gt;134&lt;/volume&gt;&lt;number&gt;1&lt;/number&gt;&lt;keywords&gt;&lt;keyword&gt;Child Health Services/*utilization&lt;/keyword&gt;&lt;keyword&gt;Child, Preschool&lt;/keyword&gt;&lt;keyword&gt;Cohort Studies&lt;/keyword&gt;&lt;keyword&gt;Diarrhea/*epidemiology/prevention &amp;amp; control&lt;/keyword&gt;&lt;keyword&gt;Humans&lt;/keyword&gt;&lt;keyword&gt;Infant&lt;/keyword&gt;&lt;keyword&gt;Retrospective Studies&lt;/keyword&gt;&lt;keyword&gt;*Rotavirus Vaccines&lt;/keyword&gt;&lt;keyword&gt;Vaccination/*statistics &amp;amp; numerical data&lt;/keyword&gt;&lt;keyword&gt;United States&lt;/keyword&gt;&lt;keyword&gt;diarrhea&lt;/keyword&gt;&lt;keyword&gt;hospitalization&lt;/keyword&gt;&lt;keyword&gt;rotavirus&lt;/keyword&gt;&lt;keyword&gt;rotavirus vaccines&lt;/keyword&gt;&lt;/keywords&gt;&lt;dates&gt;&lt;year&gt;2014&lt;/year&gt;&lt;pub-dates&gt;&lt;date&gt;Jul&lt;/date&gt;&lt;/pub-dates&gt;&lt;/dates&gt;&lt;isbn&gt;1098-4275 (Electronic)&amp;#xD;0031-4005 (Linking)&lt;/isbn&gt;&lt;accession-num&gt;24913793&lt;/accession-num&gt;&lt;urls&gt;&lt;related-urls&gt;&lt;url&gt;http://www.ncbi.nlm.nih.gov/pubmed/24913793&lt;/url&gt;&lt;/related-urls&gt;&lt;/urls&gt;&lt;electronic-resource-num&gt;10.1542/peds.2013-3849&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6</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7</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Calello&lt;/Author&gt;&lt;Year&gt;2015&lt;/Year&gt;&lt;RecNum&gt;107&lt;/RecNum&gt;&lt;DisplayText&gt;[28]&lt;/DisplayText&gt;&lt;record&gt;&lt;rec-number&gt;107&lt;/rec-number&gt;&lt;foreign-keys&gt;&lt;key app="EN" db-id="xve2pd9xrsf2d5eepsxvsvskdfzsdatd9pd0" timestamp="1464095270"&gt;107&lt;/key&gt;&lt;/foreign-keys&gt;&lt;ref-type name="Journal Article"&gt;17&lt;/ref-type&gt;&lt;contributors&gt;&lt;authors&gt;&lt;author&gt;Calello, D. P.&lt;/author&gt;&lt;author&gt;Allegra, S. J.&lt;/author&gt;&lt;author&gt;Cochrane, D. G.&lt;/author&gt;&lt;author&gt;Eskin, B.&lt;/author&gt;&lt;author&gt;Allegra, J. R.&lt;/author&gt;&lt;/authors&gt;&lt;/contributors&gt;&lt;auth-address&gt;From the Morristown Medical Center Residency in Emergency Medicine, Morristown, NJ.&lt;/auth-address&gt;&lt;titles&gt;&lt;title&gt;Emergency Department Visits for Gastroenteritis Before and After Rotavirus Vaccine Implementation in 2006&lt;/title&gt;&lt;secondary-title&gt;Pediatr Emerg Care&lt;/secondary-title&gt;&lt;/titles&gt;&lt;periodical&gt;&lt;full-title&gt;Pediatr Emerg Care&lt;/full-title&gt;&lt;/periodical&gt;&lt;pages&gt;699-700&lt;/pages&gt;&lt;volume&gt;31&lt;/volume&gt;&lt;number&gt;10&lt;/number&gt;&lt;dates&gt;&lt;year&gt;2015&lt;/year&gt;&lt;pub-dates&gt;&lt;date&gt;Oct&lt;/date&gt;&lt;/pub-dates&gt;&lt;/dates&gt;&lt;isbn&gt;1535-1815 (Electronic)&amp;#xD;0749-5161 (Linking)&lt;/isbn&gt;&lt;accession-num&gt;26427944&lt;/accession-num&gt;&lt;urls&gt;&lt;related-urls&gt;&lt;url&gt;http://www.ncbi.nlm.nih.gov/pubmed/26427944&lt;/url&gt;&lt;/related-urls&gt;&lt;/urls&gt;&lt;electronic-resource-num&gt;10.1097/PEC.0000000000000568&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8]</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7</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9</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Leshem&lt;/Author&gt;&lt;Year&gt;2015&lt;/Year&gt;&lt;RecNum&gt;147&lt;/RecNum&gt;&lt;DisplayText&gt;[29]&lt;/DisplayText&gt;&lt;record&gt;&lt;rec-number&gt;147&lt;/rec-number&gt;&lt;foreign-keys&gt;&lt;key app="EN" db-id="xve2pd9xrsf2d5eepsxvsvskdfzsdatd9pd0" timestamp="1464095275"&gt;147&lt;/key&gt;&lt;/foreign-keys&gt;&lt;ref-type name="Journal Article"&gt;17&lt;/ref-type&gt;&lt;contributors&gt;&lt;authors&gt;&lt;author&gt;Leshem, E.&lt;/author&gt;&lt;author&gt;Tate, J. E.&lt;/author&gt;&lt;author&gt;Steiner, C. A.&lt;/author&gt;&lt;author&gt;Curns, A. T.&lt;/author&gt;&lt;author&gt;Lopman, B. A.&lt;/author&gt;&lt;author&gt;Parashar, U. D.&lt;/author&gt;&lt;/authors&gt;&lt;/contributors&gt;&lt;auth-address&gt;Division of Viral Diseases, US Centers for Disease Control and Prevention, Atlanta, Georgia.&amp;#xD;Healthcare Cost and Utilization Project, Agency for Healthcare Research and Quality, Rockville, Maryland.&lt;/auth-address&gt;&lt;titles&gt;&lt;title&gt;Acute gastroenteritis hospitalizations among US children following implementation of the rotavirus vaccine&lt;/title&gt;&lt;secondary-title&gt;JAMA&lt;/secondary-title&gt;&lt;/titles&gt;&lt;periodical&gt;&lt;full-title&gt;JAMA&lt;/full-title&gt;&lt;/periodical&gt;&lt;pages&gt;2282-4&lt;/pages&gt;&lt;volume&gt;313&lt;/volume&gt;&lt;number&gt;22&lt;/number&gt;&lt;keywords&gt;&lt;keyword&gt;Acute Disease&lt;/keyword&gt;&lt;keyword&gt;Age Distribution&lt;/keyword&gt;&lt;keyword&gt;Child, Preschool&lt;/keyword&gt;&lt;keyword&gt;Gastroenteritis/*epidemiology/virology&lt;/keyword&gt;&lt;keyword&gt;Hospitalization/*statistics &amp;amp; numerical data&lt;/keyword&gt;&lt;keyword&gt;Humans&lt;/keyword&gt;&lt;keyword&gt;Infant&lt;/keyword&gt;&lt;keyword&gt;Infant, Newborn&lt;/keyword&gt;&lt;keyword&gt;Male&lt;/keyword&gt;&lt;keyword&gt;Rotavirus Infections/*epidemiology/prevention &amp;amp; control&lt;/keyword&gt;&lt;keyword&gt;*Rotavirus Vaccines&lt;/keyword&gt;&lt;keyword&gt;Sex Distribution&lt;/keyword&gt;&lt;keyword&gt;United States/epidemiology&lt;/keyword&gt;&lt;/keywords&gt;&lt;dates&gt;&lt;year&gt;2015&lt;/year&gt;&lt;pub-dates&gt;&lt;date&gt;Jun 9&lt;/date&gt;&lt;/pub-dates&gt;&lt;/dates&gt;&lt;isbn&gt;1538-3598 (Electronic)&amp;#xD;0098-7484 (Linking)&lt;/isbn&gt;&lt;accession-num&gt;26057291&lt;/accession-num&gt;&lt;urls&gt;&lt;related-urls&gt;&lt;url&gt;http://www.ncbi.nlm.nih.gov/pubmed/26057291&lt;/url&gt;&lt;/related-urls&gt;&lt;/urls&gt;&lt;electronic-resource-num&gt;10.1001/jama.2015.5571&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2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Low</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U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8</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3</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Shah&lt;/Author&gt;&lt;Year&gt;2016&lt;/Year&gt;&lt;RecNum&gt;12&lt;/RecNum&gt;&lt;DisplayText&gt;[30]&lt;/DisplayText&gt;&lt;record&gt;&lt;rec-number&gt;12&lt;/rec-number&gt;&lt;foreign-keys&gt;&lt;key app="EN" db-id="xve2pd9xrsf2d5eepsxvsvskdfzsdatd9pd0" timestamp="1464095258"&gt;12&lt;/key&gt;&lt;/foreign-keys&gt;&lt;ref-type name="Journal Article"&gt;17&lt;/ref-type&gt;&lt;contributors&gt;&lt;authors&gt;&lt;author&gt;Shah, M. P.&lt;/author&gt;&lt;author&gt;Tate, J. E.&lt;/author&gt;&lt;author&gt;Steiner, C. A.&lt;/author&gt;&lt;author&gt;Parashar, U. D.&lt;/author&gt;&lt;/authors&gt;&lt;/contributors&gt;&lt;auth-address&gt;1. Division of Viral Diseases, National Center for Immunizations and Respiratory Diseases, Centers for Disease Control and Prevention, Atlanta, GA 2. Epidemic Intelligence Service, Office of Public Health Scientific Services, Centers for Disease Control and Prevention, Atlanta, GA 3. Center for Delivery, Organization and Markets, Agency for Healthcare Research and Quality, Rockville, MD.&lt;/auth-address&gt;&lt;titles&gt;&lt;title&gt;Decline in Emergency Department Visits for Acute Gastroenteritis among Children in 10 US States Following Implementation of Rotavirus Vaccination, 2003-2013&lt;/title&gt;&lt;secondary-title&gt;Pediatr Infect Dis J&lt;/secondary-title&gt;&lt;/titles&gt;&lt;periodical&gt;&lt;full-title&gt;Pediatr Infect Dis J&lt;/full-title&gt;&lt;/periodical&gt;&lt;dates&gt;&lt;year&gt;2016&lt;/year&gt;&lt;pub-dates&gt;&lt;date&gt;Apr 15&lt;/date&gt;&lt;/pub-dates&gt;&lt;/dates&gt;&lt;isbn&gt;1532-0987 (Electronic)&amp;#xD;0891-3668 (Linking)&lt;/isbn&gt;&lt;accession-num&gt;27088585&lt;/accession-num&gt;&lt;urls&gt;&lt;related-urls&gt;&lt;url&gt;http://www.ncbi.nlm.nih.gov/pubmed/27088585&lt;/url&gt;&lt;/related-urls&gt;&lt;/urls&gt;&lt;electronic-resource-num&gt;10.1097/INF.0000000000001175&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30]</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single" w:sz="4" w:space="0" w:color="auto"/>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Armenia</w:t>
            </w:r>
          </w:p>
        </w:tc>
        <w:tc>
          <w:tcPr>
            <w:tcW w:w="8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single" w:sz="4" w:space="0" w:color="auto"/>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3</w:t>
            </w:r>
          </w:p>
        </w:tc>
        <w:tc>
          <w:tcPr>
            <w:tcW w:w="1026"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TYWhha3lhbjwvQXV0aG9yPjxZZWFyPjIwMTY8L1llYXI+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==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TYWhha3lhbjwvQXV0aG9yPjxZZWFyPjIwMTY8L1llYXI+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==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1]</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1</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TYWZhZGk8L0F1dGhvcj48WWVhcj4yMDEwPC9ZZWFyPjxS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==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TYWZhZGk8L0F1dGhvcj48WWVhcj4yMDEwPC9ZZWFyPjxS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==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6</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kbyBDYXJtbzwvQXV0aG9yPjxZZWFyPjIwMTE8L1llYXI+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kbyBDYXJtbzwvQXV0aG9yPjxZZWFyPjIwMTE8L1llYXI+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6</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Gurgel&lt;/Author&gt;&lt;Year&gt;2011&lt;/Year&gt;&lt;RecNum&gt;673&lt;/RecNum&gt;&lt;DisplayText&gt;[34]&lt;/DisplayText&gt;&lt;record&gt;&lt;rec-number&gt;673&lt;/rec-number&gt;&lt;foreign-keys&gt;&lt;key app="EN" db-id="xve2pd9xrsf2d5eepsxvsvskdfzsdatd9pd0" timestamp="1464095363"&gt;673&lt;/key&gt;&lt;/foreign-keys&gt;&lt;ref-type name="Journal Article"&gt;17&lt;/ref-type&gt;&lt;contributors&gt;&lt;authors&gt;&lt;author&gt;Gurgel, R. Q.&lt;/author&gt;&lt;author&gt;Ilozue, C.&lt;/author&gt;&lt;author&gt;Correia, J. B.&lt;/author&gt;&lt;author&gt;Centenari, C.&lt;/author&gt;&lt;author&gt;Oliveira, S. M.&lt;/author&gt;&lt;author&gt;Cuevas, L. E.&lt;/author&gt;&lt;/authors&gt;&lt;/contributors&gt;&lt;auth-address&gt;Federal University of Sergipe, Aracaju, Brazil. ricardoqg@infonet.com.br&lt;/auth-address&gt;&lt;titles&gt;&lt;title&gt;Impact of rotavirus vaccination on diarrhoea mortality and hospital admissions in Brazil&lt;/title&gt;&lt;secondary-title&gt;Trop Med Int Health&lt;/secondary-title&gt;&lt;/titles&gt;&lt;periodical&gt;&lt;full-title&gt;Trop Med Int Health&lt;/full-title&gt;&lt;/periodical&gt;&lt;pages&gt;1180-4&lt;/pages&gt;&lt;volume&gt;16&lt;/volume&gt;&lt;number&gt;9&lt;/number&gt;&lt;keywords&gt;&lt;keyword&gt;Brazil/epidemiology&lt;/keyword&gt;&lt;keyword&gt;Child&lt;/keyword&gt;&lt;keyword&gt;Child, Preschool&lt;/keyword&gt;&lt;keyword&gt;Diarrhea/epidemiology/*mortality/*prevention &amp;amp; control&lt;/keyword&gt;&lt;keyword&gt;Female&lt;/keyword&gt;&lt;keyword&gt;Hospitalization/statistics &amp;amp; numerical data&lt;/keyword&gt;&lt;keyword&gt;Humans&lt;/keyword&gt;&lt;keyword&gt;Incidence&lt;/keyword&gt;&lt;keyword&gt;Infant&lt;/keyword&gt;&lt;keyword&gt;Linear Models&lt;/keyword&gt;&lt;keyword&gt;Male&lt;/keyword&gt;&lt;keyword&gt;Retrospective Studies&lt;/keyword&gt;&lt;keyword&gt;Rotavirus/immunology&lt;/keyword&gt;&lt;keyword&gt;Rotavirus Infections/epidemiology/*mortality/*prevention &amp;amp; control&lt;/keyword&gt;&lt;keyword&gt;Rotavirus Vaccines/*administration &amp;amp; dosage&lt;/keyword&gt;&lt;keyword&gt;Vaccination/mortality&lt;/keyword&gt;&lt;/keywords&gt;&lt;dates&gt;&lt;year&gt;2011&lt;/year&gt;&lt;pub-dates&gt;&lt;date&gt;Sep&lt;/date&gt;&lt;/pub-dates&gt;&lt;/dates&gt;&lt;isbn&gt;1365-3156 (Electronic)&amp;#xD;1360-2276 (Linking)&lt;/isbn&gt;&lt;accession-num&gt;21749584&lt;/accession-num&gt;&lt;urls&gt;&lt;related-urls&gt;&lt;url&gt;http://www.ncbi.nlm.nih.gov/pubmed/21749584&lt;/url&gt;&lt;/related-urls&gt;&lt;/urls&gt;&lt;electronic-resource-num&gt;10.1111/j.1365-3156.2011.02844.x&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3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3</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Nb250ZW5lZ3JvPC9BdXRob3I+PFllYXI+MjAxNTwvWWVh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Nb250ZW5lZ3JvPC9BdXRob3I+PFllYXI+MjAxNTwvWWVh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6</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3</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Db3N0YTwvQXV0aG9yPjxZZWFyPjIwMTY8L1llYXI+PFJl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Db3N0YTwvQXV0aG9yPjxZZWFyPjIwMTY8L1llYXI+PFJl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razil</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6</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Paulo&lt;/Author&gt;&lt;Year&gt;2016&lt;/Year&gt;&lt;RecNum&gt;1855&lt;/RecNum&gt;&lt;DisplayText&gt;[38]&lt;/DisplayText&gt;&lt;record&gt;&lt;rec-number&gt;1855&lt;/rec-number&gt;&lt;foreign-keys&gt;&lt;key app="EN" db-id="xve2pd9xrsf2d5eepsxvsvskdfzsdatd9pd0" timestamp="1480691974"&gt;1855&lt;/key&gt;&lt;/foreign-keys&gt;&lt;ref-type name="Journal Article"&gt;17&lt;/ref-type&gt;&lt;contributors&gt;&lt;authors&gt;&lt;author&gt;Paulo, R. L.&lt;/author&gt;&lt;author&gt;Rodrigues, A. B.&lt;/author&gt;&lt;author&gt;Machado, B. M.&lt;/author&gt;&lt;author&gt;Gilio, A. E.&lt;/author&gt;&lt;/authors&gt;&lt;/contributors&gt;&lt;auth-address&gt;MSc in Pediatrics, Hospital Universitario, Universidade de Sao Paulo (HU-USP), Sao Paulo, SP, Brazil.&amp;#xD;MSc in Pediatrics, Sao Paulo, SP, Brazil.&amp;#xD;PhD in Pediatrics, HU-USP, Sao Paulo, SP, Brazil.&lt;/auth-address&gt;&lt;titles&gt;&lt;title&gt;The impact of rotavirus vaccination on emergency department visits and hospital admissions for acute diarrhea in children under 5 years&lt;/title&gt;&lt;secondary-title&gt;Rev Assoc Med Bras (1992)&lt;/secondary-title&gt;&lt;/titles&gt;&lt;periodical&gt;&lt;full-title&gt;Rev Assoc Med Bras (1992)&lt;/full-title&gt;&lt;/periodical&gt;&lt;pages&gt;506-512&lt;/pages&gt;&lt;volume&gt;62&lt;/volume&gt;&lt;number&gt;6&lt;/number&gt;&lt;dates&gt;&lt;year&gt;2016&lt;/year&gt;&lt;pub-dates&gt;&lt;date&gt;Sep&lt;/date&gt;&lt;/pub-dates&gt;&lt;/dates&gt;&lt;isbn&gt;0104-4230 (Print)&amp;#xD;0104-4230 (Linking)&lt;/isbn&gt;&lt;accession-num&gt;27849227&lt;/accession-num&gt;&lt;urls&gt;&lt;related-urls&gt;&lt;url&gt;http://www.ncbi.nlm.nih.gov/pubmed/27849227&lt;/url&gt;&lt;/related-urls&gt;&lt;/urls&gt;&lt;electronic-resource-num&gt;10.1590/1806-9282.62.06.506&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38]</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El Salvador</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0</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El Salvador</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2</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xico</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0</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3</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Richardson&lt;/Author&gt;&lt;Year&gt;2010&lt;/Year&gt;&lt;RecNum&gt;827&lt;/RecNum&gt;&lt;DisplayText&gt;[40]&lt;/DisplayText&gt;&lt;record&gt;&lt;rec-number&gt;827&lt;/rec-number&gt;&lt;foreign-keys&gt;&lt;key app="EN" db-id="xve2pd9xrsf2d5eepsxvsvskdfzsdatd9pd0" timestamp="1464095396"&gt;827&lt;/key&gt;&lt;/foreign-keys&gt;&lt;ref-type name="Journal Article"&gt;17&lt;/ref-type&gt;&lt;contributors&gt;&lt;authors&gt;&lt;author&gt;Richardson, V.&lt;/author&gt;&lt;author&gt;Hernandez-Pichardo, J.&lt;/author&gt;&lt;author&gt;Quintanar-Solares, M.&lt;/author&gt;&lt;author&gt;Esparza-Aguilar, M.&lt;/author&gt;&lt;author&gt;Johnson, B.&lt;/author&gt;&lt;author&gt;Gomez-Altamirano, C. M.&lt;/author&gt;&lt;author&gt;Parashar, U.&lt;/author&gt;&lt;author&gt;Patel, M.&lt;/author&gt;&lt;/authors&gt;&lt;/contributors&gt;&lt;auth-address&gt;National Center for Child and Adolescent Health, Ministry of Health, Mexico City.&lt;/auth-address&gt;&lt;titles&gt;&lt;title&gt;Effect of rotavirus vaccination on death from childhood diarrhea in Mexico&lt;/title&gt;&lt;secondary-title&gt;N Engl J Med&lt;/secondary-title&gt;&lt;/titles&gt;&lt;periodical&gt;&lt;full-title&gt;N Engl J Med&lt;/full-title&gt;&lt;/periodical&gt;&lt;pages&gt;299-305&lt;/pages&gt;&lt;volume&gt;362&lt;/volume&gt;&lt;number&gt;4&lt;/number&gt;&lt;keywords&gt;&lt;keyword&gt;Age Distribution&lt;/keyword&gt;&lt;keyword&gt;Child, Preschool&lt;/keyword&gt;&lt;keyword&gt;Diarrhea, Infantile/*mortality/prevention &amp;amp; control&lt;/keyword&gt;&lt;keyword&gt;Female&lt;/keyword&gt;&lt;keyword&gt;Humans&lt;/keyword&gt;&lt;keyword&gt;Incidence&lt;/keyword&gt;&lt;keyword&gt;Infant&lt;/keyword&gt;&lt;keyword&gt;Male&lt;/keyword&gt;&lt;keyword&gt;Mexico/epidemiology&lt;/keyword&gt;&lt;keyword&gt;Population Surveillance&lt;/keyword&gt;&lt;keyword&gt;Rotavirus Infections/mortality/*prevention &amp;amp; control&lt;/keyword&gt;&lt;keyword&gt;*Rotavirus Vaccines&lt;/keyword&gt;&lt;/keywords&gt;&lt;dates&gt;&lt;year&gt;2010&lt;/year&gt;&lt;pub-dates&gt;&lt;date&gt;Jan 28&lt;/date&gt;&lt;/pub-dates&gt;&lt;/dates&gt;&lt;isbn&gt;1533-4406 (Electronic)&amp;#xD;0028-4793 (Linking)&lt;/isbn&gt;&lt;accession-num&gt;20107215&lt;/accession-num&gt;&lt;urls&gt;&lt;related-urls&gt;&lt;url&gt;http://www.ncbi.nlm.nih.gov/pubmed/20107215&lt;/url&gt;&lt;/related-urls&gt;&lt;/urls&gt;&lt;electronic-resource-num&gt;10.1056/NEJMoa0905211&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0]</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xico</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Gastanaduy&lt;/Author&gt;&lt;Year&gt;2013&lt;/Year&gt;&lt;RecNum&gt;467&lt;/RecNum&gt;&lt;DisplayText&gt;[41]&lt;/DisplayText&gt;&lt;record&gt;&lt;rec-number&gt;467&lt;/rec-number&gt;&lt;foreign-keys&gt;&lt;key app="EN" db-id="xve2pd9xrsf2d5eepsxvsvskdfzsdatd9pd0" timestamp="1464095326"&gt;467&lt;/key&gt;&lt;/foreign-keys&gt;&lt;ref-type name="Journal Article"&gt;17&lt;/ref-type&gt;&lt;contributors&gt;&lt;authors&gt;&lt;author&gt;Gastanaduy, P. A.&lt;/author&gt;&lt;author&gt;Sanchez-Uribe, E.&lt;/author&gt;&lt;author&gt;Esparza-Aguilar, M.&lt;/author&gt;&lt;author&gt;Desai, R.&lt;/author&gt;&lt;author&gt;Parashar, U. D.&lt;/author&gt;&lt;author&gt;Patel, M.&lt;/author&gt;&lt;author&gt;Richardson, V.&lt;/author&gt;&lt;/authors&gt;&lt;/contributors&gt;&lt;auth-address&gt;National Center for Immunization and Respiratory Disease, Division of Viral Diseases, Epidemiology Branch, Viral Gastroenteritis Team, Centers for Disease Control and Prevention, Atlanta, GA 30333, USA. vid7@cdc.gov&lt;/auth-address&gt;&lt;titles&gt;&lt;title&gt;Effect of rotavirus vaccine on diarrhea mortality in different socioeconomic regions of Mexico&lt;/title&gt;&lt;secondary-title&gt;Pediatrics&lt;/secondary-title&gt;&lt;/titles&gt;&lt;periodical&gt;&lt;full-title&gt;Pediatrics&lt;/full-title&gt;&lt;/periodical&gt;&lt;pages&gt;e1115-20&lt;/pages&gt;&lt;volume&gt;131&lt;/volume&gt;&lt;number&gt;4&lt;/number&gt;&lt;keywords&gt;&lt;keyword&gt;Child, Preschool&lt;/keyword&gt;&lt;keyword&gt;Diarrhea/*mortality/prevention &amp;amp; control/virology&lt;/keyword&gt;&lt;keyword&gt;Health Services Accessibility&lt;/keyword&gt;&lt;keyword&gt;Humans&lt;/keyword&gt;&lt;keyword&gt;Infant&lt;/keyword&gt;&lt;keyword&gt;Infant, Newborn&lt;/keyword&gt;&lt;keyword&gt;Mexico/epidemiology&lt;/keyword&gt;&lt;keyword&gt;Rotavirus Infections/complications/mortality/*prevention &amp;amp; control&lt;/keyword&gt;&lt;keyword&gt;*Rotavirus Vaccines&lt;/keyword&gt;&lt;keyword&gt;Socioeconomic Factors&lt;/keyword&gt;&lt;keyword&gt;Treatment Outcome&lt;/keyword&gt;&lt;keyword&gt;Vaccination/*statistics &amp;amp; numerical data&lt;/keyword&gt;&lt;/keywords&gt;&lt;dates&gt;&lt;year&gt;2013&lt;/year&gt;&lt;pub-dates&gt;&lt;date&gt;Apr&lt;/date&gt;&lt;/pub-dates&gt;&lt;/dates&gt;&lt;isbn&gt;1098-4275 (Electronic)&amp;#xD;0031-4005 (Linking)&lt;/isbn&gt;&lt;accession-num&gt;23460689&lt;/accession-num&gt;&lt;urls&gt;&lt;related-urls&gt;&lt;url&gt;http://www.ncbi.nlm.nih.gov/pubmed/23460689&lt;/url&gt;&lt;/related-urls&gt;&lt;/urls&gt;&lt;electronic-resource-num&gt;10.1542/peds.2012-2797&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1]</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xico</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4</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Fc3BhcnphLUFndWlsYXI8L0F1dGhvcj48WWVhcj4yMDE0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Fc3BhcnphLUFndWlsYXI8L0F1dGhvcj48WWVhcj4yMDE0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4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xico</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3</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xico</w:t>
            </w:r>
          </w:p>
        </w:tc>
        <w:tc>
          <w:tcPr>
            <w:tcW w:w="809"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h</w:t>
            </w:r>
          </w:p>
        </w:tc>
        <w:tc>
          <w:tcPr>
            <w:tcW w:w="1217"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8</w:t>
            </w:r>
          </w:p>
        </w:tc>
        <w:tc>
          <w:tcPr>
            <w:tcW w:w="1055"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5</w:t>
            </w:r>
          </w:p>
        </w:tc>
        <w:tc>
          <w:tcPr>
            <w:tcW w:w="1026" w:type="dxa"/>
            <w:tcBorders>
              <w:top w:val="nil"/>
              <w:left w:val="nil"/>
              <w:bottom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Sanchez-Uribe&lt;/Author&gt;&lt;Year&gt;2016&lt;/Year&gt;&lt;RecNum&gt;30&lt;/RecNum&gt;&lt;DisplayText&gt;[43]&lt;/DisplayText&gt;&lt;record&gt;&lt;rec-number&gt;30&lt;/rec-number&gt;&lt;foreign-keys&gt;&lt;key app="EN" db-id="xve2pd9xrsf2d5eepsxvsvskdfzsdatd9pd0" timestamp="1464095261"&gt;30&lt;/key&gt;&lt;/foreign-keys&gt;&lt;ref-type name="Journal Article"&gt;17&lt;/ref-type&gt;&lt;contributors&gt;&lt;authors&gt;&lt;author&gt;Sanchez-Uribe, E.&lt;/author&gt;&lt;author&gt;Esparza-Aguilar, M.&lt;/author&gt;&lt;author&gt;Parashar, U. D.&lt;/author&gt;&lt;author&gt;Richardson, V.&lt;/author&gt;&lt;/authors&gt;&lt;/contributors&gt;&lt;auth-address&gt;Ministry of Health, State of Morelos, Cuernavaca.&amp;#xD;National Center for Child and Adolescent Health, Ministry of Health, Faculty of Medicine, National Autonomous University of Mexico, Mexico City.&amp;#xD;National Center for Immunization and Respiratory Diseases, Centers for Disease Control and Prevention, Atlanta, Georgia.&lt;/auth-address&gt;&lt;titles&gt;&lt;title&gt;Sustained Reduction of Childhood Diarrhea-Related Mortality and Hospitalizations in Mexico After Rotavirus Vaccine Universalization&lt;/title&gt;&lt;secondary-title&gt;Clin Infect Dis&lt;/secondary-title&gt;&lt;/titles&gt;&lt;periodical&gt;&lt;full-title&gt;Clin Infect Dis&lt;/full-title&gt;&lt;/periodical&gt;&lt;pages&gt;S133-9&lt;/pages&gt;&lt;volume&gt;62 Suppl 2&lt;/volume&gt;&lt;keywords&gt;&lt;keyword&gt;Mexico&lt;/keyword&gt;&lt;keyword&gt;diarrhea&lt;/keyword&gt;&lt;keyword&gt;hospitalizations&lt;/keyword&gt;&lt;keyword&gt;mortality&lt;/keyword&gt;&lt;keyword&gt;rotavirus vaccines&lt;/keyword&gt;&lt;/keywords&gt;&lt;dates&gt;&lt;year&gt;2016&lt;/year&gt;&lt;pub-dates&gt;&lt;date&gt;May 1&lt;/date&gt;&lt;/pub-dates&gt;&lt;/dates&gt;&lt;isbn&gt;1537-6591 (Electronic)&amp;#xD;1058-4838 (Linking)&lt;/isbn&gt;&lt;accession-num&gt;27059347&lt;/accession-num&gt;&lt;urls&gt;&lt;related-urls&gt;&lt;url&gt;http://www.ncbi.nlm.nih.gov/pubmed/27059347&lt;/url&gt;&lt;/related-urls&gt;&lt;/urls&gt;&lt;electronic-resource-num&gt;10.1093/cid/civ1205&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oldova</w:t>
            </w:r>
          </w:p>
        </w:tc>
        <w:tc>
          <w:tcPr>
            <w:tcW w:w="809"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bottom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bottom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69</w:t>
            </w:r>
          </w:p>
        </w:tc>
        <w:tc>
          <w:tcPr>
            <w:tcW w:w="1026" w:type="dxa"/>
            <w:tcBorders>
              <w:top w:val="nil"/>
              <w:left w:val="nil"/>
              <w:bottom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HaGVvcmdoaXRhPC9BdXRob3I+PFllYXI+MjAxNjwvWWVh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HaGVvcmdoaXRhPC9BdXRob3I+PFllYXI+MjAxNjwvWWVh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4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Panama</w:t>
            </w:r>
          </w:p>
        </w:tc>
        <w:tc>
          <w:tcPr>
            <w:tcW w:w="809"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4</w:t>
            </w:r>
          </w:p>
        </w:tc>
        <w:tc>
          <w:tcPr>
            <w:tcW w:w="1026"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Bayard&lt;/Author&gt;&lt;Year&gt;2012&lt;/Year&gt;&lt;RecNum&gt;625&lt;/RecNum&gt;&lt;DisplayText&gt;[45]&lt;/DisplayText&gt;&lt;record&gt;&lt;rec-number&gt;625&lt;/rec-number&gt;&lt;foreign-keys&gt;&lt;key app="EN" db-id="xve2pd9xrsf2d5eepsxvsvskdfzsdatd9pd0" timestamp="1464095355"&gt;625&lt;/key&gt;&lt;/foreign-keys&gt;&lt;ref-type name="Journal Article"&gt;17&lt;/ref-type&gt;&lt;contributors&gt;&lt;authors&gt;&lt;author&gt;Bayard, V.&lt;/author&gt;&lt;author&gt;DeAntonio, R.&lt;/author&gt;&lt;author&gt;Contreras, R.&lt;/author&gt;&lt;author&gt;Tinajero, O.&lt;/author&gt;&lt;author&gt;Castrejon, M. M.&lt;/author&gt;&lt;author&gt;Ortega-Barria, E.&lt;/author&gt;&lt;author&gt;Colindres, R. E.&lt;/author&gt;&lt;/authors&gt;&lt;/contributors&gt;&lt;auth-address&gt;Instituto Conmemorativo Gorgas de Estudios de la Salud, Avenida Justo Arosemena Calle 35, APDO 0816-02593, Panama City, Panama. vicentebayard@hotmail.com&lt;/auth-address&gt;&lt;titles&gt;&lt;title&gt;Impact of rotavirus vaccination on childhood gastroenteritis-related mortality and hospital discharges in Panama&lt;/title&gt;&lt;secondary-title&gt;Int J Infect Dis&lt;/secondary-title&gt;&lt;/titles&gt;&lt;periodical&gt;&lt;full-title&gt;Int J Infect Dis&lt;/full-title&gt;&lt;/periodical&gt;&lt;pages&gt;e94-8&lt;/pages&gt;&lt;volume&gt;16&lt;/volume&gt;&lt;number&gt;2&lt;/number&gt;&lt;keywords&gt;&lt;keyword&gt;Child, Preschool&lt;/keyword&gt;&lt;keyword&gt;Gastroenteritis/immunology/*mortality/*prevention &amp;amp; control/virology&lt;/keyword&gt;&lt;keyword&gt;Hospitalization&lt;/keyword&gt;&lt;keyword&gt;Humans&lt;/keyword&gt;&lt;keyword&gt;Immunization/methods&lt;/keyword&gt;&lt;keyword&gt;Infant&lt;/keyword&gt;&lt;keyword&gt;Infant, Newborn&lt;/keyword&gt;&lt;keyword&gt;Panama/epidemiology&lt;/keyword&gt;&lt;keyword&gt;Rotavirus/*immunology&lt;/keyword&gt;&lt;keyword&gt;Rotavirus Infections/immunology/*mortality/*prevention &amp;amp; control/virology&lt;/keyword&gt;&lt;keyword&gt;Rotavirus Vaccines/*administration &amp;amp; dosage/immunology&lt;/keyword&gt;&lt;/keywords&gt;&lt;dates&gt;&lt;year&gt;2012&lt;/year&gt;&lt;pub-dates&gt;&lt;date&gt;Feb&lt;/date&gt;&lt;/pub-dates&gt;&lt;/dates&gt;&lt;isbn&gt;1878-3511 (Electronic)&amp;#xD;1201-9712 (Linking)&lt;/isbn&gt;&lt;accession-num&gt;22154592&lt;/accession-num&gt;&lt;urls&gt;&lt;related-urls&gt;&lt;url&gt;http://www.ncbi.nlm.nih.gov/pubmed/22154592&lt;/url&gt;&lt;/related-urls&gt;&lt;/urls&gt;&lt;electronic-resource-num&gt;10.1016/j.ijid.2011.09.003&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Panama</w:t>
            </w:r>
          </w:p>
        </w:tc>
        <w:tc>
          <w:tcPr>
            <w:tcW w:w="809"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1</w:t>
            </w:r>
          </w:p>
        </w:tc>
        <w:tc>
          <w:tcPr>
            <w:tcW w:w="197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4</w:t>
            </w:r>
          </w:p>
        </w:tc>
        <w:tc>
          <w:tcPr>
            <w:tcW w:w="1026"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Molto&lt;/Author&gt;&lt;Year&gt;2011&lt;/Year&gt;&lt;RecNum&gt;731&lt;/RecNum&gt;&lt;DisplayText&gt;[46]&lt;/DisplayText&gt;&lt;record&gt;&lt;rec-number&gt;731&lt;/rec-number&gt;&lt;foreign-keys&gt;&lt;key app="EN" db-id="xve2pd9xrsf2d5eepsxvsvskdfzsdatd9pd0" timestamp="1464095377"&gt;731&lt;/key&gt;&lt;/foreign-keys&gt;&lt;ref-type name="Journal Article"&gt;17&lt;/ref-type&gt;&lt;contributors&gt;&lt;authors&gt;&lt;author&gt;Molto, Y.&lt;/author&gt;&lt;author&gt;Cortes, J. E.&lt;/author&gt;&lt;author&gt;De Oliveira, L. H.&lt;/author&gt;&lt;author&gt;Mike, A.&lt;/author&gt;&lt;author&gt;Solis, I.&lt;/author&gt;&lt;author&gt;Suman, O.&lt;/author&gt;&lt;author&gt;Coronado, L.&lt;/author&gt;&lt;author&gt;Patel, M. M.&lt;/author&gt;&lt;author&gt;Parashar, U. D.&lt;/author&gt;&lt;author&gt;Cortese, M. M.&lt;/author&gt;&lt;/authors&gt;&lt;/contributors&gt;&lt;auth-address&gt;Ministry of Health, Panama City, Panama, Panama City, Panama.&lt;/auth-address&gt;&lt;titles&gt;&lt;title&gt;Reduction of diarrhea-associated hospitalizations among children aged &amp;lt; 5 Years in Panama following the introduction of rotavirus vaccine&lt;/title&gt;&lt;secondary-title&gt;Pediatr Infect Dis J&lt;/secondary-title&gt;&lt;/titles&gt;&lt;periodical&gt;&lt;full-title&gt;Pediatr Infect Dis J&lt;/full-title&gt;&lt;/periodical&gt;&lt;pages&gt;S16-20&lt;/pages&gt;&lt;volume&gt;30&lt;/volume&gt;&lt;number&gt;1 Suppl&lt;/number&gt;&lt;keywords&gt;&lt;keyword&gt;Child, Preschool&lt;/keyword&gt;&lt;keyword&gt;Diarrhea/*epidemiology/*prevention &amp;amp; control&lt;/keyword&gt;&lt;keyword&gt;Hospitalization/statistics &amp;amp; numerical data/*trends&lt;/keyword&gt;&lt;keyword&gt;Humans&lt;/keyword&gt;&lt;keyword&gt;Immunization Programs&lt;/keyword&gt;&lt;keyword&gt;Infant&lt;/keyword&gt;&lt;keyword&gt;Infant, Newborn&lt;/keyword&gt;&lt;keyword&gt;Panama/epidemiology&lt;/keyword&gt;&lt;keyword&gt;Rotavirus Vaccines/*administration &amp;amp; dosage/*immunology&lt;/keyword&gt;&lt;keyword&gt;Vaccination/*utilization&lt;/keyword&gt;&lt;/keywords&gt;&lt;dates&gt;&lt;year&gt;2011&lt;/year&gt;&lt;pub-dates&gt;&lt;date&gt;Jan&lt;/date&gt;&lt;/pub-dates&gt;&lt;/dates&gt;&lt;isbn&gt;1532-0987 (Electronic)&amp;#xD;0891-3668 (Linking)&lt;/isbn&gt;&lt;accession-num&gt;21183835&lt;/accession-num&gt;&lt;urls&gt;&lt;related-urls&gt;&lt;url&gt;http://www.ncbi.nlm.nih.gov/pubmed/21183835&lt;/url&gt;&lt;/related-urls&gt;&lt;/urls&gt;&lt;electronic-resource-num&gt;10.1097/INF.0b013e3181fefc68&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Panama</w:t>
            </w:r>
          </w:p>
        </w:tc>
        <w:tc>
          <w:tcPr>
            <w:tcW w:w="809"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8</w:t>
            </w:r>
          </w:p>
        </w:tc>
        <w:tc>
          <w:tcPr>
            <w:tcW w:w="1026"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edium</w:t>
            </w:r>
          </w:p>
        </w:tc>
        <w:tc>
          <w:tcPr>
            <w:tcW w:w="1561"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Venezuela</w:t>
            </w:r>
          </w:p>
        </w:tc>
        <w:tc>
          <w:tcPr>
            <w:tcW w:w="809"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right w:val="nil"/>
            </w:tcBorders>
            <w:shd w:val="clear" w:color="auto" w:fill="auto"/>
            <w:noWrap/>
            <w:tcMar>
              <w:top w:w="15" w:type="dxa"/>
              <w:left w:w="15" w:type="dxa"/>
              <w:bottom w:w="0" w:type="dxa"/>
              <w:right w:w="15" w:type="dxa"/>
            </w:tcMar>
            <w:vAlign w:val="bottom"/>
            <w:hideMark/>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4</w:t>
            </w:r>
          </w:p>
        </w:tc>
        <w:tc>
          <w:tcPr>
            <w:tcW w:w="1055"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54</w:t>
            </w:r>
          </w:p>
        </w:tc>
        <w:tc>
          <w:tcPr>
            <w:tcW w:w="1026" w:type="dxa"/>
            <w:tcBorders>
              <w:top w:val="nil"/>
              <w:left w:val="nil"/>
              <w:right w:val="nil"/>
            </w:tcBorders>
            <w:shd w:val="clear" w:color="auto" w:fill="auto"/>
            <w:noWrap/>
            <w:tcMar>
              <w:top w:w="15" w:type="dxa"/>
              <w:left w:w="15" w:type="dxa"/>
              <w:bottom w:w="0" w:type="dxa"/>
              <w:right w:w="15" w:type="dxa"/>
            </w:tcMar>
            <w:vAlign w:val="bottom"/>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single" w:sz="4" w:space="0" w:color="auto"/>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livia</w:t>
            </w:r>
          </w:p>
        </w:tc>
        <w:tc>
          <w:tcPr>
            <w:tcW w:w="809"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single" w:sz="4" w:space="0" w:color="auto"/>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7</w:t>
            </w:r>
          </w:p>
        </w:tc>
        <w:tc>
          <w:tcPr>
            <w:tcW w:w="1026" w:type="dxa"/>
            <w:tcBorders>
              <w:top w:val="single" w:sz="4" w:space="0" w:color="auto"/>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Botswan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2</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FbmFuZTwvQXV0aG9yPjxZZWFyPjIwMTY8L1llYXI+PFJl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FbmFuZTwvQXV0aG9yPjxZZWFyPjIwMTY8L1llYXI+PFJl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4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Ghan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4</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Enweronu-Laryea&lt;/Author&gt;&lt;Year&gt;2014&lt;/Year&gt;&lt;RecNum&gt;263&lt;/RecNum&gt;&lt;DisplayText&gt;[48]&lt;/DisplayText&gt;&lt;record&gt;&lt;rec-number&gt;263&lt;/rec-number&gt;&lt;foreign-keys&gt;&lt;key app="EN" db-id="xve2pd9xrsf2d5eepsxvsvskdfzsdatd9pd0" timestamp="1464095292"&gt;263&lt;/key&gt;&lt;/foreign-keys&gt;&lt;ref-type name="Journal Article"&gt;17&lt;/ref-type&gt;&lt;contributors&gt;&lt;authors&gt;&lt;author&gt;Enweronu-Laryea, C. C.&lt;/author&gt;&lt;author&gt;Boamah, I.&lt;/author&gt;&lt;author&gt;Sifah, E.&lt;/author&gt;&lt;author&gt;Diamenu, S. K.&lt;/author&gt;&lt;author&gt;Armah, G.&lt;/author&gt;&lt;/authors&gt;&lt;/contributors&gt;&lt;auth-address&gt;Department of Child Health, University of Ghana Medical School, P O Box 4236, Accra, Ghana. chikalaryea@gmail.com.&lt;/auth-address&gt;&lt;titles&gt;&lt;title&gt;Decline in severe diarrhea hospitalizations after the introduction of rotavirus vaccination in Ghana: a prevalence study&lt;/title&gt;&lt;secondary-title&gt;BMC Infect Dis&lt;/secondary-title&gt;&lt;/titles&gt;&lt;periodical&gt;&lt;full-title&gt;BMC Infect Dis&lt;/full-title&gt;&lt;/periodical&gt;&lt;pages&gt;431&lt;/pages&gt;&lt;volume&gt;14&lt;/volume&gt;&lt;keywords&gt;&lt;keyword&gt;Age Distribution&lt;/keyword&gt;&lt;keyword&gt;Child, Preschool&lt;/keyword&gt;&lt;keyword&gt;Cross-Sectional Studies&lt;/keyword&gt;&lt;keyword&gt;Diarrhea/*epidemiology/*prevention &amp;amp; control/therapy/virology&lt;/keyword&gt;&lt;keyword&gt;Female&lt;/keyword&gt;&lt;keyword&gt;Ghana/epidemiology&lt;/keyword&gt;&lt;keyword&gt;Hospitalization&lt;/keyword&gt;&lt;keyword&gt;Humans&lt;/keyword&gt;&lt;keyword&gt;Infant&lt;/keyword&gt;&lt;keyword&gt;Male&lt;/keyword&gt;&lt;keyword&gt;Rotavirus/*immunology/physiology&lt;/keyword&gt;&lt;keyword&gt;Rotavirus Infections/*epidemiology/prevention &amp;amp; control/therapy/virology&lt;/keyword&gt;&lt;keyword&gt;Rotavirus Vaccines/*administration &amp;amp; dosage/immunology&lt;/keyword&gt;&lt;keyword&gt;Vaccination&lt;/keyword&gt;&lt;/keywords&gt;&lt;dates&gt;&lt;year&gt;2014&lt;/year&gt;&lt;/dates&gt;&lt;isbn&gt;1471-2334 (Electronic)&amp;#xD;1471-2334 (Linking)&lt;/isbn&gt;&lt;accession-num&gt;25100574&lt;/accession-num&gt;&lt;urls&gt;&lt;related-urls&gt;&lt;url&gt;http://www.ncbi.nlm.nih.gov/pubmed/25100574&lt;/url&gt;&lt;/related-urls&gt;&lt;/urls&gt;&lt;custom2&gt;PMC4132910&lt;/custom2&gt;&lt;electronic-resource-num&gt;10.1186/1471-2334-14-431&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48]</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Ghan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Bcm1haDwvQXV0aG9yPjxZZWFyPjIwMTY8L1llYXI+PFJl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Bcm1haDwvQXV0aG9yPjxZZWFyPjIwMTY8L1llYXI+PFJl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4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onduras</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3</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EZSBPbGl2ZWlyYTwvQXV0aG9yPjxZZWFyPjIwMTM8L1ll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9]</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alawi</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CYXItWmVldjwvQXV0aG9yPjxZZWFyPjIwMTY8L1llYXI+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CYXItWmVldjwvQXV0aG9yPjxZZWFyPjIwMTY8L1llYXI+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50]</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Morocco</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0</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CZW5oYWZpZDwvQXV0aG9yPjxZZWFyPjIwMTU8L1llYXI+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CZW5oYWZpZDwvQXV0aG9yPjxZZWFyPjIwMTU8L1llYXI+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51]</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icaragu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5</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4</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QYXRlcm5pbmEtQ2FpY2VkbzwvQXV0aG9yPjxZZWFyPjIw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3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wand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5</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98</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OZ2FibzwvQXV0aG9yPjxZZWFyPjIwMTY8L1llYXI+PFJl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OZ2FibzwvQXV0aG9yPjxZZWFyPjIwMTY8L1llYXI+PFJl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52]</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South Afric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No</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5</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2</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Hcm9vbWU8L0F1dGhvcj48WWVhcj4yMDE2PC9ZZWFyPjxS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Hcm9vbWU8L0F1dGhvcj48WWVhcj4yMDE2PC9ZZWFyPjxS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53]</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Tanzania</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5</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Abeid&lt;/Author&gt;&lt;Year&gt;2016&lt;/Year&gt;&lt;RecNum&gt;1808&lt;/RecNum&gt;&lt;DisplayText&gt;[54]&lt;/DisplayText&gt;&lt;record&gt;&lt;rec-number&gt;1808&lt;/rec-number&gt;&lt;foreign-keys&gt;&lt;key app="EN" db-id="xve2pd9xrsf2d5eepsxvsvskdfzsdatd9pd0" timestamp="1480691973"&gt;1808&lt;/key&gt;&lt;/foreign-keys&gt;&lt;ref-type name="Journal Article"&gt;17&lt;/ref-type&gt;&lt;contributors&gt;&lt;authors&gt;&lt;author&gt;Abeid, K. A.&lt;/author&gt;&lt;author&gt;Jani, B.&lt;/author&gt;&lt;author&gt;Cortese, M. M.&lt;/author&gt;&lt;author&gt;Kamugisha, C.&lt;/author&gt;&lt;author&gt;Mwenda, J. M.&lt;/author&gt;&lt;author&gt;Pandu, A. S.&lt;/author&gt;&lt;author&gt;Msaada, K. A.&lt;/author&gt;&lt;author&gt;Mohamed, A. S.&lt;/author&gt;&lt;author&gt;Khamis, A. U.&lt;/author&gt;&lt;author&gt;Parashar, U. D.&lt;/author&gt;&lt;author&gt;Saleh, A. A.&lt;/author&gt;&lt;/authors&gt;&lt;/contributors&gt;&lt;auth-address&gt;Mnazi Mmoja Hospital, Zanzibar, Tanzania.&amp;#xD;World Health Organization, Country Office, Dar Es Salaam, Tanzania.&amp;#xD;National Center for Immunization and Respiratory Diseases, Centers for Disease Control and Prevention, Division of Viral Diseases, Atlanta GA.&amp;#xD;WHO Regional Office for AFRICA (WHO/AFRO), Brazzaville, Republic of Congo.&amp;#xD;Field Epidemiology and Laboratory Training Program, Ministry of Health, Tanzania and Centers for Disease Control and Prevention.&amp;#xD;Immunization Program, Ministry of Health, Zanzibar, Tanzania.&lt;/auth-address&gt;&lt;titles&gt;&lt;title&gt;Monovalent Rotavirus Vaccine Effectiveness and Impact on Rotavirus Hospitalizations in Zanzibar, Tanzania: Data from the First 3 Years Post-Introduction&lt;/title&gt;&lt;secondary-title&gt;J Infect Dis&lt;/secondary-title&gt;&lt;/titles&gt;&lt;periodical&gt;&lt;full-title&gt;J Infect Dis&lt;/full-title&gt;&lt;/periodical&gt;&lt;dates&gt;&lt;year&gt;2016&lt;/year&gt;&lt;pub-dates&gt;&lt;date&gt;Nov 3&lt;/date&gt;&lt;/pub-dates&gt;&lt;/dates&gt;&lt;isbn&gt;1537-6613 (Electronic)&amp;#xD;0022-1899 (Linking)&lt;/isbn&gt;&lt;accession-num&gt;27815381&lt;/accession-num&gt;&lt;urls&gt;&lt;related-urls&gt;&lt;url&gt;http://www.ncbi.nlm.nih.gov/pubmed/27815381&lt;/url&gt;&lt;url&gt;http://jid.oxfordjournals.org/content/early/2016/11/03/infdis.jiw524.full.pdf&lt;/url&gt;&lt;/related-urls&gt;&lt;/urls&gt;&lt;electronic-resource-num&gt;10.1093/infdis/jiw524&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54]</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Togo</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1</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85</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Tsolenyanu&lt;/Author&gt;&lt;Year&gt;2016&lt;/Year&gt;&lt;RecNum&gt;21&lt;/RecNum&gt;&lt;DisplayText&gt;[55]&lt;/DisplayText&gt;&lt;record&gt;&lt;rec-number&gt;21&lt;/rec-number&gt;&lt;foreign-keys&gt;&lt;key app="EN" db-id="xve2pd9xrsf2d5eepsxvsvskdfzsdatd9pd0" timestamp="1464095261"&gt;21&lt;/key&gt;&lt;/foreign-keys&gt;&lt;ref-type name="Journal Article"&gt;17&lt;/ref-type&gt;&lt;contributors&gt;&lt;authors&gt;&lt;author&gt;Tsolenyanu, E.&lt;/author&gt;&lt;author&gt;Mwenda, J. M.&lt;/author&gt;&lt;author&gt;Dagnra, A.&lt;/author&gt;&lt;author&gt;Leshem, E.&lt;/author&gt;&lt;author&gt;Godonou, M.&lt;/author&gt;&lt;author&gt;Nassoury, I.&lt;/author&gt;&lt;author&gt;Landoh, D.&lt;/author&gt;&lt;author&gt;Tate, J. E.&lt;/author&gt;&lt;author&gt;Atakouma, Y.&lt;/author&gt;&lt;author&gt;Parashar, U. D.&lt;/author&gt;&lt;/authors&gt;&lt;/contributors&gt;&lt;auth-address&gt;Department of Paediatrics, Sylvanus Olympio Teaching Hospital of Lome, Togo.&amp;#xD;World Health Organization, Regional Office for Africa, Brazzaville, Congo.&amp;#xD;Laboratory Department, Sylvanus Olympio Teaching Hospital of Lome, Togo.&amp;#xD;National Center for Immunization and Respiratory Diseases, Centers for Disease Control and Prevention, Atlanta, Georgia.&amp;#xD;Expanded Programme on Immunization, Ministry of Health.&amp;#xD;Immunization Focal Point, World Health Organization Country Office, Lome, Togo.&lt;/auth-address&gt;&lt;titles&gt;&lt;title&gt;Early Evidence of Impact of Monovalent Rotavirus Vaccine in Togo&lt;/title&gt;&lt;secondary-title&gt;Clin Infect Dis&lt;/secondary-title&gt;&lt;/titles&gt;&lt;periodical&gt;&lt;full-title&gt;Clin Infect Dis&lt;/full-title&gt;&lt;/periodical&gt;&lt;pages&gt;S196-9&lt;/pages&gt;&lt;volume&gt;62 Suppl 2&lt;/volume&gt;&lt;keywords&gt;&lt;keyword&gt;Togo&lt;/keyword&gt;&lt;keyword&gt;impact&lt;/keyword&gt;&lt;keyword&gt;monovalent rotavirus vaccine&lt;/keyword&gt;&lt;keyword&gt;rotavirus&lt;/keyword&gt;&lt;/keywords&gt;&lt;dates&gt;&lt;year&gt;2016&lt;/year&gt;&lt;pub-dates&gt;&lt;date&gt;May 1&lt;/date&gt;&lt;/pub-dates&gt;&lt;/dates&gt;&lt;isbn&gt;1537-6591 (Electronic)&amp;#xD;1058-4838 (Linking)&lt;/isbn&gt;&lt;accession-num&gt;27059356&lt;/accession-num&gt;&lt;urls&gt;&lt;related-urls&gt;&lt;url&gt;http://www.ncbi.nlm.nih.gov/pubmed/27059356&lt;/url&gt;&lt;/related-urls&gt;&lt;/urls&gt;&lt;electronic-resource-num&gt;10.1093/cid/civ1182&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55]</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men</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5</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57</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fldData xml:space="preserve">PEVuZE5vdGU+PENpdGU+PEF1dGhvcj5CYW5hamVoPC9BdXRob3I+PFllYXI+MjAxNTwvWWVhcj48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</w:fldData>
              </w:fldChar>
            </w:r>
            <w:r>
              <w:rPr>
                <w:rFonts w:ascii="Calibri" w:hAnsi="Calibri"/>
                <w:color w:val="000000"/>
                <w:sz w:val="15"/>
                <w:szCs w:val="15"/>
              </w:rPr>
              <w:instrText xml:space="preserve"> ADDIN EN.CITE </w:instrText>
            </w:r>
            <w:r>
              <w:rPr>
                <w:rFonts w:ascii="Calibri" w:hAnsi="Calibri"/>
                <w:color w:val="000000"/>
                <w:sz w:val="15"/>
                <w:szCs w:val="15"/>
              </w:rPr>
              <w:fldChar w:fldCharType="begin">
                <w:fldData xml:space="preserve">PEVuZE5vdGU+PENpdGU+PEF1dGhvcj5CYW5hamVoPC9BdXRob3I+PFllYXI+MjAxNTwvWWVhcj48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</w:fldData>
              </w:fldChar>
            </w:r>
            <w:r>
              <w:rPr>
                <w:rFonts w:ascii="Calibri" w:hAnsi="Calibri"/>
                <w:color w:val="000000"/>
                <w:sz w:val="15"/>
                <w:szCs w:val="15"/>
              </w:rPr>
              <w:instrText xml:space="preserve"> ADDIN EN.CITE.DATA </w:instrText>
            </w:r>
            <w:r>
              <w:rPr>
                <w:rFonts w:ascii="Calibri" w:hAnsi="Calibri"/>
                <w:color w:val="000000"/>
                <w:sz w:val="15"/>
                <w:szCs w:val="15"/>
              </w:rPr>
            </w:r>
            <w:r>
              <w:rPr>
                <w:rFonts w:ascii="Calibri" w:hAnsi="Calibri"/>
                <w:color w:val="000000"/>
                <w:sz w:val="15"/>
                <w:szCs w:val="15"/>
              </w:rPr>
              <w:fldChar w:fldCharType="end"/>
            </w:r>
            <w:r w:rsidRPr="00811480">
              <w:rPr>
                <w:rFonts w:ascii="Calibri" w:hAnsi="Calibri"/>
                <w:color w:val="000000"/>
                <w:sz w:val="15"/>
                <w:szCs w:val="15"/>
              </w:rPr>
              <w:fldChar w:fldCharType="separate"/>
            </w:r>
            <w:r>
              <w:rPr>
                <w:rFonts w:ascii="Calibri" w:hAnsi="Calibri"/>
                <w:noProof/>
                <w:color w:val="000000"/>
                <w:sz w:val="15"/>
                <w:szCs w:val="15"/>
              </w:rPr>
              <w:t>[56]</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men</w:t>
            </w:r>
          </w:p>
        </w:tc>
        <w:tc>
          <w:tcPr>
            <w:tcW w:w="809"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2</w:t>
            </w:r>
          </w:p>
        </w:tc>
        <w:tc>
          <w:tcPr>
            <w:tcW w:w="1055"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57</w:t>
            </w:r>
          </w:p>
        </w:tc>
        <w:tc>
          <w:tcPr>
            <w:tcW w:w="1026" w:type="dxa"/>
            <w:tcBorders>
              <w:top w:val="nil"/>
              <w:left w:val="nil"/>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Amood Al-Kamarany&lt;/Author&gt;&lt;Year&gt;2016&lt;/Year&gt;&lt;RecNum&gt;1804&lt;/RecNum&gt;&lt;DisplayText&gt;[57]&lt;/DisplayText&gt;&lt;record&gt;&lt;rec-number&gt;1804&lt;/rec-number&gt;&lt;foreign-keys&gt;&lt;key app="EN" db-id="xve2pd9xrsf2d5eepsxvsvskdfzsdatd9pd0" timestamp="1471469197"&gt;1804&lt;/key&gt;&lt;/foreign-keys&gt;&lt;ref-type name="Journal Article"&gt;17&lt;/ref-type&gt;&lt;contributors&gt;&lt;authors&gt;&lt;author&gt;Amood Al-Kamarany, M.&lt;/author&gt;&lt;author&gt;Al-Areqi, L.&lt;/author&gt;&lt;author&gt;Mujally, A.&lt;/author&gt;&lt;author&gt;Alkarshy, F.&lt;/author&gt;&lt;author&gt;Nasser, A.&lt;/author&gt;&lt;author&gt;Jumaan, A. O.&lt;/author&gt;&lt;/authors&gt;&lt;/contributors&gt;&lt;auth-address&gt;Department of Pharmacy Practice, Faculty of Clinical Pharmacy and Tropical Medicine Center, Hodeidah University, P.O. Box 3114, Hodeidah, Yemen; Program of Health and Drug, Tihama Foundation for Drug Studies and Research, Hodeidah, Yemen.&amp;#xD;The Yemeni-Swedish Hospital, Taiz, Yemen.&amp;#xD;Independent Consultant, Seattle, WA, USA.&lt;/auth-address&gt;&lt;titles&gt;&lt;title&gt;Diarrheal Diseases Hospitalization in Yemen before and after Rotavirus Vaccination&lt;/title&gt;&lt;secondary-title&gt;Scientifica (Cairo)&lt;/secondary-title&gt;&lt;/titles&gt;&lt;periodical&gt;&lt;full-title&gt;Scientifica (Cairo)&lt;/full-title&gt;&lt;/periodical&gt;&lt;pages&gt;8485417&lt;/pages&gt;&lt;volume&gt;2016&lt;/volume&gt;&lt;dates&gt;&lt;year&gt;2016&lt;/year&gt;&lt;/dates&gt;&lt;isbn&gt;2090-908X (Electronic)&amp;#xD;2090-908X (Linking)&lt;/isbn&gt;&lt;accession-num&gt;27437161&lt;/accession-num&gt;&lt;urls&gt;&lt;related-urls&gt;&lt;url&gt;http://www.ncbi.nlm.nih.gov/pubmed/27437161&lt;/url&gt;&lt;/related-urls&gt;&lt;/urls&gt;&lt;custom2&gt;PMC4942629&lt;/custom2&gt;&lt;electronic-resource-num&gt;10.1155/2016/8485417&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57]</w:t>
            </w:r>
            <w:r w:rsidRPr="00811480">
              <w:rPr>
                <w:rFonts w:ascii="Calibri" w:hAnsi="Calibri"/>
                <w:color w:val="000000"/>
                <w:sz w:val="15"/>
                <w:szCs w:val="15"/>
              </w:rPr>
              <w:fldChar w:fldCharType="end"/>
            </w:r>
          </w:p>
        </w:tc>
      </w:tr>
      <w:tr w:rsidR="00811480" w:rsidRPr="00811480" w:rsidTr="004804CD">
        <w:trPr>
          <w:cantSplit/>
          <w:trHeight w:val="144"/>
          <w:tblHeader/>
        </w:trPr>
        <w:tc>
          <w:tcPr>
            <w:tcW w:w="1560"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High</w:t>
            </w:r>
          </w:p>
        </w:tc>
        <w:tc>
          <w:tcPr>
            <w:tcW w:w="1561" w:type="dxa"/>
            <w:tcBorders>
              <w:top w:val="nil"/>
              <w:left w:val="nil"/>
              <w:bottom w:val="single" w:sz="4" w:space="0" w:color="auto"/>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Zambia</w:t>
            </w:r>
          </w:p>
        </w:tc>
        <w:tc>
          <w:tcPr>
            <w:tcW w:w="809"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RV1</w:t>
            </w:r>
          </w:p>
        </w:tc>
        <w:tc>
          <w:tcPr>
            <w:tcW w:w="1217"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Yes</w:t>
            </w:r>
          </w:p>
        </w:tc>
        <w:tc>
          <w:tcPr>
            <w:tcW w:w="882" w:type="dxa"/>
            <w:tcBorders>
              <w:top w:val="nil"/>
              <w:left w:val="nil"/>
              <w:bottom w:val="single" w:sz="4" w:space="0" w:color="auto"/>
              <w:right w:val="nil"/>
            </w:tcBorders>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2016</w:t>
            </w:r>
          </w:p>
        </w:tc>
        <w:tc>
          <w:tcPr>
            <w:tcW w:w="1970"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 xml:space="preserve">   3</w:t>
            </w:r>
          </w:p>
        </w:tc>
        <w:tc>
          <w:tcPr>
            <w:tcW w:w="1055"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73</w:t>
            </w:r>
          </w:p>
        </w:tc>
        <w:tc>
          <w:tcPr>
            <w:tcW w:w="1026" w:type="dxa"/>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fldChar w:fldCharType="begin"/>
            </w:r>
            <w:r>
              <w:rPr>
                <w:rFonts w:ascii="Calibri" w:hAnsi="Calibri"/>
                <w:color w:val="000000"/>
                <w:sz w:val="15"/>
                <w:szCs w:val="15"/>
              </w:rPr>
              <w:instrText xml:space="preserve"> ADDIN EN.CITE &lt;EndNote&gt;&lt;Cite&gt;&lt;Author&gt;Mpabalwani&lt;/Author&gt;&lt;Year&gt;2016&lt;/Year&gt;&lt;RecNum&gt;23&lt;/RecNum&gt;&lt;DisplayText&gt;[58]&lt;/DisplayText&gt;&lt;record&gt;&lt;rec-number&gt;23&lt;/rec-number&gt;&lt;foreign-keys&gt;&lt;key app="EN" db-id="xve2pd9xrsf2d5eepsxvsvskdfzsdatd9pd0" timestamp="1464095261"&gt;23&lt;/key&gt;&lt;/foreign-keys&gt;&lt;ref-type name="Journal Article"&gt;17&lt;/ref-type&gt;&lt;contributors&gt;&lt;authors&gt;&lt;author&gt;Mpabalwani, E. M.&lt;/author&gt;&lt;author&gt;Simwaka, C. J.&lt;/author&gt;&lt;author&gt;Mwenda, J. M.&lt;/author&gt;&lt;author&gt;Mubanga, C. P.&lt;/author&gt;&lt;author&gt;Monze, M.&lt;/author&gt;&lt;author&gt;Matapo, B.&lt;/author&gt;&lt;author&gt;Parashar, U. D.&lt;/author&gt;&lt;author&gt;Tate, J. E.&lt;/author&gt;&lt;/authors&gt;&lt;/contributors&gt;&lt;auth-address&gt;Department of Paediatrics and Child Health.&amp;#xD;Virology Laboratory, University Teaching Hospital, Lusaka, Zambia.&amp;#xD;World Health Organization, Regional Office for Africa, Brazzaville, Republic of Congo.&amp;#xD;World Health Organization Country Office, Lusaka, Zambia.&amp;#xD;Centers for Disease Control and Prevention, Atlanta, Georgia.&lt;/auth-address&gt;&lt;titles&gt;&lt;title&gt;Impact of Rotavirus Vaccination on Diarrheal Hospitalizations in Children Aged &amp;lt;5 Years in Lusaka, Zambia&lt;/title&gt;&lt;secondary-title&gt;Clin Infect Dis&lt;/secondary-title&gt;&lt;/titles&gt;&lt;periodical&gt;&lt;full-title&gt;Clin Infect Dis&lt;/full-title&gt;&lt;/periodical&gt;&lt;pages&gt;S183-7&lt;/pages&gt;&lt;volume&gt;62 Suppl 2&lt;/volume&gt;&lt;keywords&gt;&lt;keyword&gt;acute gastroenteritis&lt;/keyword&gt;&lt;keyword&gt;disease burden&lt;/keyword&gt;&lt;keyword&gt;impact&lt;/keyword&gt;&lt;keyword&gt;rotavirus vaccine&lt;/keyword&gt;&lt;/keywords&gt;&lt;dates&gt;&lt;year&gt;2016&lt;/year&gt;&lt;pub-dates&gt;&lt;date&gt;May 1&lt;/date&gt;&lt;/pub-dates&gt;&lt;/dates&gt;&lt;isbn&gt;1537-6591 (Electronic)&amp;#xD;1058-4838 (Linking)&lt;/isbn&gt;&lt;accession-num&gt;27059354&lt;/accession-num&gt;&lt;urls&gt;&lt;related-urls&gt;&lt;url&gt;http://www.ncbi.nlm.nih.gov/pubmed/27059354&lt;/url&gt;&lt;/related-urls&gt;&lt;/urls&gt;&lt;electronic-resource-num&gt;10.1093/cid/civ1027&lt;/electronic-resource-num&gt;&lt;/record&gt;&lt;/Cite&gt;&lt;/EndNote&gt;</w:instrText>
            </w:r>
            <w:r w:rsidRPr="00811480">
              <w:rPr>
                <w:rFonts w:ascii="Calibri" w:hAnsi="Calibri"/>
                <w:color w:val="000000"/>
                <w:sz w:val="15"/>
                <w:szCs w:val="15"/>
              </w:rPr>
              <w:fldChar w:fldCharType="separate"/>
            </w:r>
            <w:r>
              <w:rPr>
                <w:rFonts w:ascii="Calibri" w:hAnsi="Calibri"/>
                <w:noProof/>
                <w:color w:val="000000"/>
                <w:sz w:val="15"/>
                <w:szCs w:val="15"/>
              </w:rPr>
              <w:t>[58]</w:t>
            </w:r>
            <w:r w:rsidRPr="00811480">
              <w:rPr>
                <w:rFonts w:ascii="Calibri" w:hAnsi="Calibri"/>
                <w:color w:val="000000"/>
                <w:sz w:val="15"/>
                <w:szCs w:val="15"/>
              </w:rPr>
              <w:fldChar w:fldCharType="end"/>
            </w:r>
          </w:p>
        </w:tc>
      </w:tr>
      <w:tr w:rsidR="00811480" w:rsidRPr="00811480" w:rsidTr="004804CD">
        <w:trPr>
          <w:cantSplit/>
          <w:trHeight w:val="144"/>
          <w:tblHeader/>
        </w:trPr>
        <w:tc>
          <w:tcPr>
            <w:tcW w:w="10080" w:type="dxa"/>
            <w:gridSpan w:val="8"/>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rsidR="00811480" w:rsidRPr="00811480" w:rsidRDefault="00811480" w:rsidP="00811480">
            <w:pPr>
              <w:spacing w:after="0" w:line="240" w:lineRule="auto"/>
              <w:rPr>
                <w:rFonts w:ascii="Calibri" w:hAnsi="Calibri"/>
                <w:color w:val="000000"/>
                <w:sz w:val="15"/>
                <w:szCs w:val="15"/>
              </w:rPr>
            </w:pPr>
            <w:r w:rsidRPr="00811480">
              <w:rPr>
                <w:rFonts w:ascii="Calibri" w:hAnsi="Calibri"/>
                <w:color w:val="000000"/>
                <w:sz w:val="15"/>
                <w:szCs w:val="15"/>
              </w:rPr>
              <w:t>*Coverage during the final year of surveillance.</w:t>
            </w:r>
          </w:p>
        </w:tc>
      </w:tr>
    </w:tbl>
    <w:p w:rsidR="00811480" w:rsidRPr="00811480" w:rsidRDefault="00811480">
      <w:pPr>
        <w:rPr>
          <w:b/>
        </w:rPr>
      </w:pPr>
      <w:r w:rsidRPr="00811480">
        <w:rPr>
          <w:b/>
        </w:rPr>
        <w:lastRenderedPageBreak/>
        <w:t>Supplemental References</w:t>
      </w:r>
      <w:bookmarkStart w:id="0" w:name="_GoBack"/>
      <w:bookmarkEnd w:id="0"/>
    </w:p>
    <w:p w:rsidR="00811480" w:rsidRPr="00811480" w:rsidRDefault="00811480" w:rsidP="00811480">
      <w:pPr>
        <w:pStyle w:val="EndNoteBibliography"/>
        <w:spacing w:after="0"/>
        <w:ind w:left="720" w:hanging="720"/>
      </w:pPr>
      <w:r>
        <w:fldChar w:fldCharType="begin"/>
      </w:r>
      <w:r>
        <w:instrText xml:space="preserve"> ADDIN EN.REFLIST </w:instrText>
      </w:r>
      <w:r>
        <w:fldChar w:fldCharType="separate"/>
      </w:r>
      <w:r w:rsidRPr="00811480">
        <w:t>1.</w:t>
      </w:r>
      <w:r w:rsidRPr="00811480">
        <w:tab/>
        <w:t>Reported estimates of rotavirus last dose coverage.  Accessed January 9, 2017.</w:t>
      </w:r>
    </w:p>
    <w:p w:rsidR="00811480" w:rsidRPr="00811480" w:rsidRDefault="00811480" w:rsidP="00811480">
      <w:pPr>
        <w:pStyle w:val="EndNoteBibliography"/>
        <w:spacing w:after="0"/>
        <w:ind w:left="720" w:hanging="720"/>
      </w:pPr>
      <w:r w:rsidRPr="00811480">
        <w:t>2.</w:t>
      </w:r>
      <w:r w:rsidRPr="00811480">
        <w:tab/>
        <w:t xml:space="preserve">Field EJ, Vally H, Grimwood K, Lambert SB. Pentavalent rotavirus vaccine and prevention of gastroenteritis hospitalizations in Australia. Pediatrics </w:t>
      </w:r>
      <w:r w:rsidRPr="00811480">
        <w:rPr>
          <w:b/>
        </w:rPr>
        <w:t>2010</w:t>
      </w:r>
      <w:r w:rsidRPr="00811480">
        <w:t>; 126(3): e506-12.</w:t>
      </w:r>
    </w:p>
    <w:p w:rsidR="00811480" w:rsidRPr="00811480" w:rsidRDefault="00811480" w:rsidP="00811480">
      <w:pPr>
        <w:pStyle w:val="EndNoteBibliography"/>
        <w:spacing w:after="0"/>
        <w:ind w:left="720" w:hanging="720"/>
      </w:pPr>
      <w:r w:rsidRPr="00811480">
        <w:t>3.</w:t>
      </w:r>
      <w:r w:rsidRPr="00811480">
        <w:tab/>
        <w:t xml:space="preserve">Macartney KK, Porwal M, Dalton D, et al. Decline in rotavirus hospitalisations following introduction of Australia's national rotavirus immunisation programme. J Paediatr Child Health </w:t>
      </w:r>
      <w:r w:rsidRPr="00811480">
        <w:rPr>
          <w:b/>
        </w:rPr>
        <w:t>2011</w:t>
      </w:r>
      <w:r w:rsidRPr="00811480">
        <w:t>; 47(5): 266-70.</w:t>
      </w:r>
    </w:p>
    <w:p w:rsidR="00811480" w:rsidRPr="00811480" w:rsidRDefault="00811480" w:rsidP="00811480">
      <w:pPr>
        <w:pStyle w:val="EndNoteBibliography"/>
        <w:spacing w:after="0"/>
        <w:ind w:left="720" w:hanging="720"/>
      </w:pPr>
      <w:r w:rsidRPr="00811480">
        <w:t>4.</w:t>
      </w:r>
      <w:r w:rsidRPr="00811480">
        <w:tab/>
        <w:t xml:space="preserve">Dey A, Wang H, Menzies R, Macartney K. Changes in hospitalisations for acute gastroenteritis in Australia after the national rotavirus vaccination program. Med J Aust </w:t>
      </w:r>
      <w:r w:rsidRPr="00811480">
        <w:rPr>
          <w:b/>
        </w:rPr>
        <w:t>2012</w:t>
      </w:r>
      <w:r w:rsidRPr="00811480">
        <w:t>; 197(8): 453-7.</w:t>
      </w:r>
    </w:p>
    <w:p w:rsidR="00811480" w:rsidRPr="00811480" w:rsidRDefault="00811480" w:rsidP="00811480">
      <w:pPr>
        <w:pStyle w:val="EndNoteBibliography"/>
        <w:spacing w:after="0"/>
        <w:ind w:left="720" w:hanging="720"/>
      </w:pPr>
      <w:r w:rsidRPr="00811480">
        <w:t>5.</w:t>
      </w:r>
      <w:r w:rsidRPr="00811480">
        <w:tab/>
        <w:t xml:space="preserve">David RL, Kirk MD. Rotavirus gastroenteritis hospitalisations following introduction of vaccination, Canberra. Commun Dis Intell Q Rep </w:t>
      </w:r>
      <w:r w:rsidRPr="00811480">
        <w:rPr>
          <w:b/>
        </w:rPr>
        <w:t>2014</w:t>
      </w:r>
      <w:r w:rsidRPr="00811480">
        <w:t>; 38(1): E3-8.</w:t>
      </w:r>
    </w:p>
    <w:p w:rsidR="00811480" w:rsidRPr="00811480" w:rsidRDefault="00811480" w:rsidP="00811480">
      <w:pPr>
        <w:pStyle w:val="EndNoteBibliography"/>
        <w:spacing w:after="0"/>
        <w:ind w:left="720" w:hanging="720"/>
      </w:pPr>
      <w:r w:rsidRPr="00811480">
        <w:t>6.</w:t>
      </w:r>
      <w:r w:rsidRPr="00811480">
        <w:tab/>
        <w:t xml:space="preserve">Davey HM, Muscatello DJ, Wood JG, Snelling TL, Ferson MJ, Macartney KK. Impact of high coverage of monovalent human rotavirus vaccine on Emergency Department presentations for rotavirus gastroenteritis. Vaccine </w:t>
      </w:r>
      <w:r w:rsidRPr="00811480">
        <w:rPr>
          <w:b/>
        </w:rPr>
        <w:t>2015</w:t>
      </w:r>
      <w:r w:rsidRPr="00811480">
        <w:t>; 33(14): 1726-30.</w:t>
      </w:r>
    </w:p>
    <w:p w:rsidR="00811480" w:rsidRPr="00811480" w:rsidRDefault="00811480" w:rsidP="00811480">
      <w:pPr>
        <w:pStyle w:val="EndNoteBibliography"/>
        <w:spacing w:after="0"/>
        <w:ind w:left="720" w:hanging="720"/>
      </w:pPr>
      <w:r w:rsidRPr="00811480">
        <w:t>7.</w:t>
      </w:r>
      <w:r w:rsidRPr="00811480">
        <w:tab/>
        <w:t xml:space="preserve">Paulke-Korinek M, Rendi-Wagner P, Kundi M, Kronik R, Kollaritsch H. Universal mass vaccination against rotavirus gastroenteritis: impact on hospitalization rates in austrian children. Pediatr Infect Dis J </w:t>
      </w:r>
      <w:r w:rsidRPr="00811480">
        <w:rPr>
          <w:b/>
        </w:rPr>
        <w:t>2010</w:t>
      </w:r>
      <w:r w:rsidRPr="00811480">
        <w:t>; 29(4): 319-23.</w:t>
      </w:r>
    </w:p>
    <w:p w:rsidR="00811480" w:rsidRPr="00811480" w:rsidRDefault="00811480" w:rsidP="00811480">
      <w:pPr>
        <w:pStyle w:val="EndNoteBibliography"/>
        <w:spacing w:after="0"/>
        <w:ind w:left="720" w:hanging="720"/>
      </w:pPr>
      <w:r w:rsidRPr="00811480">
        <w:t>8.</w:t>
      </w:r>
      <w:r w:rsidRPr="00811480">
        <w:tab/>
        <w:t xml:space="preserve">Paulke-Korinek M, Kundi M, Rendi-Wagner P, et al. Herd immunity after two years of the universal mass vaccination program against rotavirus gastroenteritis in Austria. Vaccine </w:t>
      </w:r>
      <w:r w:rsidRPr="00811480">
        <w:rPr>
          <w:b/>
        </w:rPr>
        <w:t>2011</w:t>
      </w:r>
      <w:r w:rsidRPr="00811480">
        <w:t>; 29(15): 2791-6.</w:t>
      </w:r>
    </w:p>
    <w:p w:rsidR="00811480" w:rsidRPr="00811480" w:rsidRDefault="00811480" w:rsidP="00811480">
      <w:pPr>
        <w:pStyle w:val="EndNoteBibliography"/>
        <w:spacing w:after="0"/>
        <w:ind w:left="720" w:hanging="720"/>
      </w:pPr>
      <w:r w:rsidRPr="00811480">
        <w:t>9.</w:t>
      </w:r>
      <w:r w:rsidRPr="00811480">
        <w:tab/>
        <w:t xml:space="preserve">Paulke-Korinek M, Kollaritsch H, Aberle SW, et al. Sustained low hospitalization rates after four years of rotavirus mass vaccination in Austria. Vaccine </w:t>
      </w:r>
      <w:r w:rsidRPr="00811480">
        <w:rPr>
          <w:b/>
        </w:rPr>
        <w:t>2013</w:t>
      </w:r>
      <w:r w:rsidRPr="00811480">
        <w:t>; 31(24): 2686-91.</w:t>
      </w:r>
    </w:p>
    <w:p w:rsidR="00811480" w:rsidRPr="00811480" w:rsidRDefault="00811480" w:rsidP="00811480">
      <w:pPr>
        <w:pStyle w:val="EndNoteBibliography"/>
        <w:spacing w:after="0"/>
        <w:ind w:left="720" w:hanging="720"/>
      </w:pPr>
      <w:r w:rsidRPr="00811480">
        <w:t>10.</w:t>
      </w:r>
      <w:r w:rsidRPr="00811480">
        <w:tab/>
        <w:t xml:space="preserve">Zlamy M, Kofler S, Orth D, et al. The impact of Rotavirus mass vaccination on hospitalization rates, nosocomial Rotavirus gastroenteritis and secondary blood stream infections. BMC Infect Dis </w:t>
      </w:r>
      <w:r w:rsidRPr="00811480">
        <w:rPr>
          <w:b/>
        </w:rPr>
        <w:t>2013</w:t>
      </w:r>
      <w:r w:rsidRPr="00811480">
        <w:t>; 13: 112.</w:t>
      </w:r>
    </w:p>
    <w:p w:rsidR="00811480" w:rsidRPr="00811480" w:rsidRDefault="00811480" w:rsidP="00811480">
      <w:pPr>
        <w:pStyle w:val="EndNoteBibliography"/>
        <w:spacing w:after="0"/>
        <w:ind w:left="720" w:hanging="720"/>
      </w:pPr>
      <w:r w:rsidRPr="00811480">
        <w:t>11.</w:t>
      </w:r>
      <w:r w:rsidRPr="00811480">
        <w:tab/>
        <w:t xml:space="preserve">Zeller M, Rahman M, Heylen E, et al. Rotavirus incidence and genotype distribution before and after national rotavirus vaccine introduction in Belgium. Vaccine </w:t>
      </w:r>
      <w:r w:rsidRPr="00811480">
        <w:rPr>
          <w:b/>
        </w:rPr>
        <w:t>2010</w:t>
      </w:r>
      <w:r w:rsidRPr="00811480">
        <w:t>; 28(47): 7507-13.</w:t>
      </w:r>
    </w:p>
    <w:p w:rsidR="00811480" w:rsidRPr="00811480" w:rsidRDefault="00811480" w:rsidP="00811480">
      <w:pPr>
        <w:pStyle w:val="EndNoteBibliography"/>
        <w:spacing w:after="0"/>
        <w:ind w:left="720" w:hanging="720"/>
      </w:pPr>
      <w:r w:rsidRPr="00811480">
        <w:t>12.</w:t>
      </w:r>
      <w:r w:rsidRPr="00811480">
        <w:tab/>
        <w:t xml:space="preserve">Raes M, Strens D, Vergison A, Verghote M, Standaert B. Reduction in pediatric rotavirus-related hospitalizations after universal rotavirus vaccination in Belgium. Pediatr Infect Dis J </w:t>
      </w:r>
      <w:r w:rsidRPr="00811480">
        <w:rPr>
          <w:b/>
        </w:rPr>
        <w:t>2011</w:t>
      </w:r>
      <w:r w:rsidRPr="00811480">
        <w:t>; 30(7): e120-5.</w:t>
      </w:r>
    </w:p>
    <w:p w:rsidR="00811480" w:rsidRPr="00811480" w:rsidRDefault="00811480" w:rsidP="00811480">
      <w:pPr>
        <w:pStyle w:val="EndNoteBibliography"/>
        <w:spacing w:after="0"/>
        <w:ind w:left="720" w:hanging="720"/>
      </w:pPr>
      <w:r w:rsidRPr="00811480">
        <w:t>13.</w:t>
      </w:r>
      <w:r w:rsidRPr="00811480">
        <w:tab/>
        <w:t xml:space="preserve">Standaert B, Gomez JA, Raes M, Debrus S, Velazquez FR, Postma MJ. Impact of rotavirus vaccination on hospitalisations in Belgium: comparing model predictions with observed data. PLoS One </w:t>
      </w:r>
      <w:r w:rsidRPr="00811480">
        <w:rPr>
          <w:b/>
        </w:rPr>
        <w:t>2013</w:t>
      </w:r>
      <w:r w:rsidRPr="00811480">
        <w:t>; 8(1): e53864.</w:t>
      </w:r>
    </w:p>
    <w:p w:rsidR="00811480" w:rsidRPr="00811480" w:rsidRDefault="00811480" w:rsidP="00811480">
      <w:pPr>
        <w:pStyle w:val="EndNoteBibliography"/>
        <w:spacing w:after="0"/>
        <w:ind w:left="720" w:hanging="720"/>
      </w:pPr>
      <w:r w:rsidRPr="00811480">
        <w:t>14.</w:t>
      </w:r>
      <w:r w:rsidRPr="00811480">
        <w:tab/>
        <w:t xml:space="preserve">Sabbe M, Berger N, Blommaert A, et al. Sustained low rotavirus activity and hospitalisation rates in the post-vaccination era in Belgium, 2007 to 2014. Euro Surveill </w:t>
      </w:r>
      <w:r w:rsidRPr="00811480">
        <w:rPr>
          <w:b/>
        </w:rPr>
        <w:t>2016</w:t>
      </w:r>
      <w:r w:rsidRPr="00811480">
        <w:t>; 21(27).</w:t>
      </w:r>
    </w:p>
    <w:p w:rsidR="00811480" w:rsidRPr="00811480" w:rsidRDefault="00811480" w:rsidP="00811480">
      <w:pPr>
        <w:pStyle w:val="EndNoteBibliography"/>
        <w:spacing w:after="0"/>
        <w:ind w:left="720" w:hanging="720"/>
      </w:pPr>
      <w:r w:rsidRPr="00811480">
        <w:t>15.</w:t>
      </w:r>
      <w:r w:rsidRPr="00811480">
        <w:tab/>
        <w:t xml:space="preserve">Gosselin V, Petit G, Gagneur A, Genereux M. Trends in severe gastroenteritis among young children according to socio-economic characteristics before and after implementation of a rotavirus vaccination program in Quebec. Can J Public Health </w:t>
      </w:r>
      <w:r w:rsidRPr="00811480">
        <w:rPr>
          <w:b/>
        </w:rPr>
        <w:t>2016</w:t>
      </w:r>
      <w:r w:rsidRPr="00811480">
        <w:t>; 107(2): e161-7.</w:t>
      </w:r>
    </w:p>
    <w:p w:rsidR="00811480" w:rsidRPr="00811480" w:rsidRDefault="00811480" w:rsidP="00811480">
      <w:pPr>
        <w:pStyle w:val="EndNoteBibliography"/>
        <w:spacing w:after="0"/>
        <w:ind w:left="720" w:hanging="720"/>
      </w:pPr>
      <w:r w:rsidRPr="00811480">
        <w:t>16.</w:t>
      </w:r>
      <w:r w:rsidRPr="00811480">
        <w:tab/>
        <w:t xml:space="preserve">Wilson SE, Rosella LC, Wang J, et al. Population-Level Impact of Ontario's Infant Rotavirus Immunization Program: Evidence of Direct and Indirect Effects. PLoS One </w:t>
      </w:r>
      <w:r w:rsidRPr="00811480">
        <w:rPr>
          <w:b/>
        </w:rPr>
        <w:t>2016</w:t>
      </w:r>
      <w:r w:rsidRPr="00811480">
        <w:t>; 11(5): e0154340.</w:t>
      </w:r>
    </w:p>
    <w:p w:rsidR="00811480" w:rsidRPr="00811480" w:rsidRDefault="00811480" w:rsidP="00811480">
      <w:pPr>
        <w:pStyle w:val="EndNoteBibliography"/>
        <w:spacing w:after="0"/>
        <w:ind w:left="720" w:hanging="720"/>
      </w:pPr>
      <w:r w:rsidRPr="00811480">
        <w:t>17.</w:t>
      </w:r>
      <w:r w:rsidRPr="00811480">
        <w:tab/>
        <w:t xml:space="preserve">Leino T, Ollgren J, Salo H, Tiihonen P, Kilpi T. First year experience of rotavirus immunisation programme in Finland. Vaccine </w:t>
      </w:r>
      <w:r w:rsidRPr="00811480">
        <w:rPr>
          <w:b/>
        </w:rPr>
        <w:t>2012</w:t>
      </w:r>
      <w:r w:rsidRPr="00811480">
        <w:t>; 31(1): 176-82.</w:t>
      </w:r>
    </w:p>
    <w:p w:rsidR="00811480" w:rsidRPr="00811480" w:rsidRDefault="00811480" w:rsidP="00811480">
      <w:pPr>
        <w:pStyle w:val="EndNoteBibliography"/>
        <w:spacing w:after="0"/>
        <w:ind w:left="720" w:hanging="720"/>
      </w:pPr>
      <w:r w:rsidRPr="00811480">
        <w:t>18.</w:t>
      </w:r>
      <w:r w:rsidRPr="00811480">
        <w:tab/>
        <w:t xml:space="preserve">Armstrong G, Gallagher N, Cabrey P, et al. A population based study comparing changes in rotavirus burden on the Island of Ireland between a highly vaccinated population and an unvaccinated population. Vaccine </w:t>
      </w:r>
      <w:r w:rsidRPr="00811480">
        <w:rPr>
          <w:b/>
        </w:rPr>
        <w:t>2016</w:t>
      </w:r>
      <w:r w:rsidRPr="00811480">
        <w:t>; 34(39): 4718-23.</w:t>
      </w:r>
    </w:p>
    <w:p w:rsidR="00811480" w:rsidRPr="00811480" w:rsidRDefault="00811480" w:rsidP="00811480">
      <w:pPr>
        <w:pStyle w:val="EndNoteBibliography"/>
        <w:spacing w:after="0"/>
        <w:ind w:left="720" w:hanging="720"/>
      </w:pPr>
      <w:r w:rsidRPr="00811480">
        <w:t>19.</w:t>
      </w:r>
      <w:r w:rsidRPr="00811480">
        <w:tab/>
        <w:t xml:space="preserve">Atchison CJ, Stowe J, Andrews N, et al. Rapid Declines in Age Group-Specific Rotavirus Infection and Acute Gastroenteritis Among Vaccinated and Unvaccinated Individuals Within 1 Year of Rotavirus Vaccine Introduction in England and Wales. J Infect Dis </w:t>
      </w:r>
      <w:r w:rsidRPr="00811480">
        <w:rPr>
          <w:b/>
        </w:rPr>
        <w:t>2016</w:t>
      </w:r>
      <w:r w:rsidRPr="00811480">
        <w:t>; 213(2): 243-9.</w:t>
      </w:r>
    </w:p>
    <w:p w:rsidR="00811480" w:rsidRPr="00811480" w:rsidRDefault="00811480" w:rsidP="00811480">
      <w:pPr>
        <w:pStyle w:val="EndNoteBibliography"/>
        <w:spacing w:after="0"/>
        <w:ind w:left="720" w:hanging="720"/>
      </w:pPr>
      <w:r w:rsidRPr="00811480">
        <w:t>20.</w:t>
      </w:r>
      <w:r w:rsidRPr="00811480">
        <w:tab/>
        <w:t xml:space="preserve">Forrest R, Jones L, Willocks L, Hardie A, Templeton K. Impact of the introduction of rotavirus vaccination on paediatric hospital admissions, Lothian, Scotland: a retrospective observational study. Arch Dis Child </w:t>
      </w:r>
      <w:r w:rsidRPr="00811480">
        <w:rPr>
          <w:b/>
        </w:rPr>
        <w:t>2016</w:t>
      </w:r>
      <w:r w:rsidRPr="00811480">
        <w:t>.</w:t>
      </w:r>
    </w:p>
    <w:p w:rsidR="00811480" w:rsidRPr="00811480" w:rsidRDefault="00811480" w:rsidP="00811480">
      <w:pPr>
        <w:pStyle w:val="EndNoteBibliography"/>
        <w:spacing w:after="0"/>
        <w:ind w:left="720" w:hanging="720"/>
      </w:pPr>
      <w:r w:rsidRPr="00811480">
        <w:t>21.</w:t>
      </w:r>
      <w:r w:rsidRPr="00811480">
        <w:tab/>
        <w:t xml:space="preserve">Begue RE, Perrin K. Reduction in gastroenteritis with the use of pentavalent rotavirus vaccine in a primary practice. Pediatrics </w:t>
      </w:r>
      <w:r w:rsidRPr="00811480">
        <w:rPr>
          <w:b/>
        </w:rPr>
        <w:t>2010</w:t>
      </w:r>
      <w:r w:rsidRPr="00811480">
        <w:t>; 126(1): e40-5.</w:t>
      </w:r>
    </w:p>
    <w:p w:rsidR="00811480" w:rsidRPr="00811480" w:rsidRDefault="00811480" w:rsidP="00811480">
      <w:pPr>
        <w:pStyle w:val="EndNoteBibliography"/>
        <w:spacing w:after="0"/>
        <w:ind w:left="720" w:hanging="720"/>
      </w:pPr>
      <w:r w:rsidRPr="00811480">
        <w:t>22.</w:t>
      </w:r>
      <w:r w:rsidRPr="00811480">
        <w:tab/>
        <w:t xml:space="preserve">Chang HG, Smith PF, Tserenpuntsag B, Markey K, Parashar U, Morse DL. Reduction in hospitalizations for diarrhea and rotavirus infections in New York state following introduction of rotavirus vaccine. Vaccine </w:t>
      </w:r>
      <w:r w:rsidRPr="00811480">
        <w:rPr>
          <w:b/>
        </w:rPr>
        <w:t>2010</w:t>
      </w:r>
      <w:r w:rsidRPr="00811480">
        <w:t>; 28(3): 754-8.</w:t>
      </w:r>
    </w:p>
    <w:p w:rsidR="00811480" w:rsidRPr="00811480" w:rsidRDefault="00811480" w:rsidP="00811480">
      <w:pPr>
        <w:pStyle w:val="EndNoteBibliography"/>
        <w:spacing w:after="0"/>
        <w:ind w:left="720" w:hanging="720"/>
      </w:pPr>
      <w:r w:rsidRPr="00811480">
        <w:t>23.</w:t>
      </w:r>
      <w:r w:rsidRPr="00811480">
        <w:tab/>
        <w:t xml:space="preserve">Eberly MD, Gorman GH, Eide MB, Olsen CH, Rajnik M. The effect of rotavirus immunization on rotavirus gastroenteritis hospitalization rates in military dependents. Vaccine </w:t>
      </w:r>
      <w:r w:rsidRPr="00811480">
        <w:rPr>
          <w:b/>
        </w:rPr>
        <w:t>2011</w:t>
      </w:r>
      <w:r w:rsidRPr="00811480">
        <w:t>; 29(4): 650-9.</w:t>
      </w:r>
    </w:p>
    <w:p w:rsidR="00811480" w:rsidRPr="00811480" w:rsidRDefault="00811480" w:rsidP="00811480">
      <w:pPr>
        <w:pStyle w:val="EndNoteBibliography"/>
        <w:spacing w:after="0"/>
        <w:ind w:left="720" w:hanging="720"/>
      </w:pPr>
      <w:r w:rsidRPr="00811480">
        <w:t>24.</w:t>
      </w:r>
      <w:r w:rsidRPr="00811480">
        <w:tab/>
        <w:t xml:space="preserve">Garcia-Puebla A, Garcia-Fragoso L. Acute rotavirus gastroenteritis in children younger than 5 years of age after initiation of rotavirus immunization schedule. Bol Asoc Med P R </w:t>
      </w:r>
      <w:r w:rsidRPr="00811480">
        <w:rPr>
          <w:b/>
        </w:rPr>
        <w:t>2012</w:t>
      </w:r>
      <w:r w:rsidRPr="00811480">
        <w:t>; 104(1): 4-7.</w:t>
      </w:r>
    </w:p>
    <w:p w:rsidR="00811480" w:rsidRPr="00811480" w:rsidRDefault="00811480" w:rsidP="00811480">
      <w:pPr>
        <w:pStyle w:val="EndNoteBibliography"/>
        <w:spacing w:after="0"/>
        <w:ind w:left="720" w:hanging="720"/>
      </w:pPr>
      <w:r w:rsidRPr="00811480">
        <w:t>25.</w:t>
      </w:r>
      <w:r w:rsidRPr="00811480">
        <w:tab/>
        <w:t xml:space="preserve">Lopman BA, Curns AT, Yen C, Parashar UD. Infant rotavirus vaccination may provide indirect protection to older children and adults in the United States. J Infect Dis </w:t>
      </w:r>
      <w:r w:rsidRPr="00811480">
        <w:rPr>
          <w:b/>
        </w:rPr>
        <w:t>2011</w:t>
      </w:r>
      <w:r w:rsidRPr="00811480">
        <w:t>; 204(7): 980-6.</w:t>
      </w:r>
    </w:p>
    <w:p w:rsidR="00811480" w:rsidRPr="00811480" w:rsidRDefault="00811480" w:rsidP="00811480">
      <w:pPr>
        <w:pStyle w:val="EndNoteBibliography"/>
        <w:spacing w:after="0"/>
        <w:ind w:left="720" w:hanging="720"/>
      </w:pPr>
      <w:r w:rsidRPr="00811480">
        <w:t>26.</w:t>
      </w:r>
      <w:r w:rsidRPr="00811480">
        <w:tab/>
        <w:t xml:space="preserve">Guerra AH, Stockmann C, Pavia AT, et al. Laboratory-Confirmed Rotavirus Disease in Utah Children: Clinical and Economic Impact of Rotavirus Vaccination. J Pediatric Infect Dis Soc </w:t>
      </w:r>
      <w:r w:rsidRPr="00811480">
        <w:rPr>
          <w:b/>
        </w:rPr>
        <w:t>2012</w:t>
      </w:r>
      <w:r w:rsidRPr="00811480">
        <w:t>; 1(4): 268-77.</w:t>
      </w:r>
    </w:p>
    <w:p w:rsidR="00811480" w:rsidRPr="00811480" w:rsidRDefault="00811480" w:rsidP="00811480">
      <w:pPr>
        <w:pStyle w:val="EndNoteBibliography"/>
        <w:spacing w:after="0"/>
        <w:ind w:left="720" w:hanging="720"/>
      </w:pPr>
      <w:r w:rsidRPr="00811480">
        <w:t>27.</w:t>
      </w:r>
      <w:r w:rsidRPr="00811480">
        <w:tab/>
        <w:t xml:space="preserve">Leshem E, Moritz RE, Curns AT, et al. Rotavirus vaccines and health care utilization for diarrhea in the United States (2007-2011). Pediatrics </w:t>
      </w:r>
      <w:r w:rsidRPr="00811480">
        <w:rPr>
          <w:b/>
        </w:rPr>
        <w:t>2014</w:t>
      </w:r>
      <w:r w:rsidRPr="00811480">
        <w:t>; 134(1): 15-23.</w:t>
      </w:r>
    </w:p>
    <w:p w:rsidR="00811480" w:rsidRPr="00811480" w:rsidRDefault="00811480" w:rsidP="00811480">
      <w:pPr>
        <w:pStyle w:val="EndNoteBibliography"/>
        <w:spacing w:after="0"/>
        <w:ind w:left="720" w:hanging="720"/>
      </w:pPr>
      <w:r w:rsidRPr="00811480">
        <w:t>28.</w:t>
      </w:r>
      <w:r w:rsidRPr="00811480">
        <w:tab/>
        <w:t xml:space="preserve">Calello DP, Allegra SJ, Cochrane DG, Eskin B, Allegra JR. Emergency Department Visits for Gastroenteritis Before and After Rotavirus Vaccine Implementation in 2006. Pediatr Emerg Care </w:t>
      </w:r>
      <w:r w:rsidRPr="00811480">
        <w:rPr>
          <w:b/>
        </w:rPr>
        <w:t>2015</w:t>
      </w:r>
      <w:r w:rsidRPr="00811480">
        <w:t>; 31(10): 699-700.</w:t>
      </w:r>
    </w:p>
    <w:p w:rsidR="00811480" w:rsidRPr="00811480" w:rsidRDefault="00811480" w:rsidP="00811480">
      <w:pPr>
        <w:pStyle w:val="EndNoteBibliography"/>
        <w:spacing w:after="0"/>
        <w:ind w:left="720" w:hanging="720"/>
      </w:pPr>
      <w:r w:rsidRPr="00811480">
        <w:t>29.</w:t>
      </w:r>
      <w:r w:rsidRPr="00811480">
        <w:tab/>
        <w:t xml:space="preserve">Leshem E, Tate JE, Steiner CA, Curns AT, Lopman BA, Parashar UD. Acute gastroenteritis hospitalizations among US children following implementation of the rotavirus vaccine. JAMA </w:t>
      </w:r>
      <w:r w:rsidRPr="00811480">
        <w:rPr>
          <w:b/>
        </w:rPr>
        <w:t>2015</w:t>
      </w:r>
      <w:r w:rsidRPr="00811480">
        <w:t>; 313(22): 2282-4.</w:t>
      </w:r>
    </w:p>
    <w:p w:rsidR="00811480" w:rsidRPr="00811480" w:rsidRDefault="00811480" w:rsidP="00811480">
      <w:pPr>
        <w:pStyle w:val="EndNoteBibliography"/>
        <w:spacing w:after="0"/>
        <w:ind w:left="720" w:hanging="720"/>
      </w:pPr>
      <w:r w:rsidRPr="00811480">
        <w:t>30.</w:t>
      </w:r>
      <w:r w:rsidRPr="00811480">
        <w:tab/>
        <w:t xml:space="preserve">Shah MP, Tate JE, Steiner CA, Parashar UD. Decline in Emergency Department Visits for Acute Gastroenteritis among Children in 10 US States Following Implementation of Rotavirus Vaccination, 2003-2013. Pediatr Infect Dis J </w:t>
      </w:r>
      <w:r w:rsidRPr="00811480">
        <w:rPr>
          <w:b/>
        </w:rPr>
        <w:t>2016</w:t>
      </w:r>
      <w:r w:rsidRPr="00811480">
        <w:t>.</w:t>
      </w:r>
    </w:p>
    <w:p w:rsidR="00811480" w:rsidRPr="00811480" w:rsidRDefault="00811480" w:rsidP="00811480">
      <w:pPr>
        <w:pStyle w:val="EndNoteBibliography"/>
        <w:spacing w:after="0"/>
        <w:ind w:left="720" w:hanging="720"/>
      </w:pPr>
      <w:r w:rsidRPr="00811480">
        <w:t>31.</w:t>
      </w:r>
      <w:r w:rsidRPr="00811480">
        <w:tab/>
        <w:t xml:space="preserve">Sahakyan G, Grigoryan S, Wasley A, et al. Impact and Effectiveness of Monovalent Rotavirus Vaccine in Armenian Children. Clin Infect Dis </w:t>
      </w:r>
      <w:r w:rsidRPr="00811480">
        <w:rPr>
          <w:b/>
        </w:rPr>
        <w:t>2016</w:t>
      </w:r>
      <w:r w:rsidRPr="00811480">
        <w:t>; 62 Suppl 2: S147-54.</w:t>
      </w:r>
    </w:p>
    <w:p w:rsidR="00811480" w:rsidRPr="00811480" w:rsidRDefault="00811480" w:rsidP="00811480">
      <w:pPr>
        <w:pStyle w:val="EndNoteBibliography"/>
        <w:spacing w:after="0"/>
        <w:ind w:left="720" w:hanging="720"/>
      </w:pPr>
      <w:r w:rsidRPr="00811480">
        <w:t>32.</w:t>
      </w:r>
      <w:r w:rsidRPr="00811480">
        <w:tab/>
        <w:t xml:space="preserve">Safadi MA, Berezin EN, Munford V, et al. Hospital-based surveillance to evaluate the impact of rotavirus vaccination in Sao Paulo, Brazil. Pediatr Infect Dis J </w:t>
      </w:r>
      <w:r w:rsidRPr="00811480">
        <w:rPr>
          <w:b/>
        </w:rPr>
        <w:t>2010</w:t>
      </w:r>
      <w:r w:rsidRPr="00811480">
        <w:t>; 29(11): 1019-22.</w:t>
      </w:r>
    </w:p>
    <w:p w:rsidR="00811480" w:rsidRPr="00811480" w:rsidRDefault="00811480" w:rsidP="00811480">
      <w:pPr>
        <w:pStyle w:val="EndNoteBibliography"/>
        <w:spacing w:after="0"/>
        <w:ind w:left="720" w:hanging="720"/>
      </w:pPr>
      <w:r w:rsidRPr="00811480">
        <w:t>33.</w:t>
      </w:r>
      <w:r w:rsidRPr="00811480">
        <w:tab/>
        <w:t xml:space="preserve">do Carmo GM, Yen C, Cortes J, et al. Decline in diarrhea mortality and admissions after routine childhood rotavirus immunization in Brazil: a time-series analysis. PLoS Med </w:t>
      </w:r>
      <w:r w:rsidRPr="00811480">
        <w:rPr>
          <w:b/>
        </w:rPr>
        <w:t>2011</w:t>
      </w:r>
      <w:r w:rsidRPr="00811480">
        <w:t>; 8(4): e1001024.</w:t>
      </w:r>
    </w:p>
    <w:p w:rsidR="00811480" w:rsidRPr="00811480" w:rsidRDefault="00811480" w:rsidP="00811480">
      <w:pPr>
        <w:pStyle w:val="EndNoteBibliography"/>
        <w:spacing w:after="0"/>
        <w:ind w:left="720" w:hanging="720"/>
      </w:pPr>
      <w:r w:rsidRPr="00811480">
        <w:t>34.</w:t>
      </w:r>
      <w:r w:rsidRPr="00811480">
        <w:tab/>
        <w:t xml:space="preserve">Gurgel RQ, Ilozue C, Correia JB, Centenari C, Oliveira SM, Cuevas LE. Impact of rotavirus vaccination on diarrhoea mortality and hospital admissions in Brazil. Trop Med Int Health </w:t>
      </w:r>
      <w:r w:rsidRPr="00811480">
        <w:rPr>
          <w:b/>
        </w:rPr>
        <w:t>2011</w:t>
      </w:r>
      <w:r w:rsidRPr="00811480">
        <w:t>; 16(9): 1180-4.</w:t>
      </w:r>
    </w:p>
    <w:p w:rsidR="00811480" w:rsidRPr="00811480" w:rsidRDefault="00811480" w:rsidP="00811480">
      <w:pPr>
        <w:pStyle w:val="EndNoteBibliography"/>
        <w:spacing w:after="0"/>
        <w:ind w:left="720" w:hanging="720"/>
      </w:pPr>
      <w:r w:rsidRPr="00811480">
        <w:t>35.</w:t>
      </w:r>
      <w:r w:rsidRPr="00811480">
        <w:tab/>
        <w:t xml:space="preserve">Montenegro FM, Falbo AR, Germano EM, et al. Reduction in Rotavirus Disease and Sustained Predominance of G2P[4] Rotavirus Strain following Introduction of Rotavirus Vaccine in Recife, Brazil. J Trop Pediatr </w:t>
      </w:r>
      <w:r w:rsidRPr="00811480">
        <w:rPr>
          <w:b/>
        </w:rPr>
        <w:t>2015</w:t>
      </w:r>
      <w:r w:rsidRPr="00811480">
        <w:t>; 61(3): 206-9.</w:t>
      </w:r>
    </w:p>
    <w:p w:rsidR="00811480" w:rsidRPr="00811480" w:rsidRDefault="00811480" w:rsidP="00811480">
      <w:pPr>
        <w:pStyle w:val="EndNoteBibliography"/>
        <w:spacing w:after="0"/>
        <w:ind w:left="720" w:hanging="720"/>
      </w:pPr>
      <w:r w:rsidRPr="00811480">
        <w:t>36.</w:t>
      </w:r>
      <w:r w:rsidRPr="00811480">
        <w:tab/>
        <w:t xml:space="preserve">Paternina-Caicedo A, Parashar UD, Alvis-Guzman N, et al. Effect of rotavirus vaccine on childhood diarrhea mortality in five Latin American countries. Vaccine </w:t>
      </w:r>
      <w:r w:rsidRPr="00811480">
        <w:rPr>
          <w:b/>
        </w:rPr>
        <w:t>2015</w:t>
      </w:r>
      <w:r w:rsidRPr="00811480">
        <w:t>; 33(32): 3923-8.</w:t>
      </w:r>
    </w:p>
    <w:p w:rsidR="00811480" w:rsidRPr="00811480" w:rsidRDefault="00811480" w:rsidP="00811480">
      <w:pPr>
        <w:pStyle w:val="EndNoteBibliography"/>
        <w:spacing w:after="0"/>
        <w:ind w:left="720" w:hanging="720"/>
      </w:pPr>
      <w:r w:rsidRPr="00811480">
        <w:t>37.</w:t>
      </w:r>
      <w:r w:rsidRPr="00811480">
        <w:tab/>
        <w:t xml:space="preserve">Costa I, Linhares AC, Cunha MH, et al. Sustained Decrease in Gastroenteritis-related Deaths and Hospitalizations in Children Less Than 5 Years of Age After the Introduction of Rotavirus Vaccination: A Time-Trend Analysis in Brazil (2001-2010). Pediatr Infect Dis J </w:t>
      </w:r>
      <w:r w:rsidRPr="00811480">
        <w:rPr>
          <w:b/>
        </w:rPr>
        <w:t>2016</w:t>
      </w:r>
      <w:r w:rsidRPr="00811480">
        <w:t>; 35(6): e180-90.</w:t>
      </w:r>
    </w:p>
    <w:p w:rsidR="00811480" w:rsidRPr="00811480" w:rsidRDefault="00811480" w:rsidP="00811480">
      <w:pPr>
        <w:pStyle w:val="EndNoteBibliography"/>
        <w:spacing w:after="0"/>
        <w:ind w:left="720" w:hanging="720"/>
      </w:pPr>
      <w:r w:rsidRPr="00811480">
        <w:t>38.</w:t>
      </w:r>
      <w:r w:rsidRPr="00811480">
        <w:tab/>
        <w:t xml:space="preserve">Paulo RL, Rodrigues AB, Machado BM, Gilio AE. The impact of rotavirus vaccination on emergency department visits and hospital admissions for acute diarrhea in children under 5 years. Rev Assoc Med Bras (1992) </w:t>
      </w:r>
      <w:r w:rsidRPr="00811480">
        <w:rPr>
          <w:b/>
        </w:rPr>
        <w:t>2016</w:t>
      </w:r>
      <w:r w:rsidRPr="00811480">
        <w:t>; 62(6): 506-12.</w:t>
      </w:r>
    </w:p>
    <w:p w:rsidR="00811480" w:rsidRPr="00811480" w:rsidRDefault="00811480" w:rsidP="00811480">
      <w:pPr>
        <w:pStyle w:val="EndNoteBibliography"/>
        <w:spacing w:after="0"/>
        <w:ind w:left="720" w:hanging="720"/>
      </w:pPr>
      <w:r w:rsidRPr="00811480">
        <w:t>39.</w:t>
      </w:r>
      <w:r w:rsidRPr="00811480">
        <w:tab/>
        <w:t xml:space="preserve">De Oliveira LH, Giglio N, Ciapponi A, et al. Temporal trends in diarrhea-related hospitalizations and deaths in children under age 5 before and after the introduction of the rotavirus vaccine in four Latin American countries. Vaccine </w:t>
      </w:r>
      <w:r w:rsidRPr="00811480">
        <w:rPr>
          <w:b/>
        </w:rPr>
        <w:t>2013</w:t>
      </w:r>
      <w:r w:rsidRPr="00811480">
        <w:t>; 31 Suppl 3: C99-108.</w:t>
      </w:r>
    </w:p>
    <w:p w:rsidR="00811480" w:rsidRPr="00811480" w:rsidRDefault="00811480" w:rsidP="00811480">
      <w:pPr>
        <w:pStyle w:val="EndNoteBibliography"/>
        <w:spacing w:after="0"/>
        <w:ind w:left="720" w:hanging="720"/>
      </w:pPr>
      <w:r w:rsidRPr="00811480">
        <w:t>40.</w:t>
      </w:r>
      <w:r w:rsidRPr="00811480">
        <w:tab/>
        <w:t xml:space="preserve">Richardson V, Hernandez-Pichardo J, Quintanar-Solares M, et al. Effect of rotavirus vaccination on death from childhood diarrhea in Mexico. N Engl J Med </w:t>
      </w:r>
      <w:r w:rsidRPr="00811480">
        <w:rPr>
          <w:b/>
        </w:rPr>
        <w:t>2010</w:t>
      </w:r>
      <w:r w:rsidRPr="00811480">
        <w:t>; 362(4): 299-305.</w:t>
      </w:r>
    </w:p>
    <w:p w:rsidR="00811480" w:rsidRPr="00811480" w:rsidRDefault="00811480" w:rsidP="00811480">
      <w:pPr>
        <w:pStyle w:val="EndNoteBibliography"/>
        <w:spacing w:after="0"/>
        <w:ind w:left="720" w:hanging="720"/>
      </w:pPr>
      <w:r w:rsidRPr="00811480">
        <w:t>41.</w:t>
      </w:r>
      <w:r w:rsidRPr="00811480">
        <w:tab/>
        <w:t xml:space="preserve">Gastanaduy PA, Sanchez-Uribe E, Esparza-Aguilar M, et al. Effect of rotavirus vaccine on diarrhea mortality in different socioeconomic regions of Mexico. Pediatrics </w:t>
      </w:r>
      <w:r w:rsidRPr="00811480">
        <w:rPr>
          <w:b/>
        </w:rPr>
        <w:t>2013</w:t>
      </w:r>
      <w:r w:rsidRPr="00811480">
        <w:t>; 131(4): e1115-20.</w:t>
      </w:r>
    </w:p>
    <w:p w:rsidR="00811480" w:rsidRPr="00811480" w:rsidRDefault="00811480" w:rsidP="00811480">
      <w:pPr>
        <w:pStyle w:val="EndNoteBibliography"/>
        <w:spacing w:after="0"/>
        <w:ind w:left="720" w:hanging="720"/>
      </w:pPr>
      <w:r w:rsidRPr="00811480">
        <w:t>42.</w:t>
      </w:r>
      <w:r w:rsidRPr="00811480">
        <w:tab/>
        <w:t xml:space="preserve">Esparza-Aguilar M, Gastanaduy PA, Sanchez-Uribe E, et al. Diarrhoea-related hospitalizations in children before and after implementation of monovalent rotavirus vaccination in Mexico. Bull World Health Organ </w:t>
      </w:r>
      <w:r w:rsidRPr="00811480">
        <w:rPr>
          <w:b/>
        </w:rPr>
        <w:t>2014</w:t>
      </w:r>
      <w:r w:rsidRPr="00811480">
        <w:t>; 92(2): 117-25.</w:t>
      </w:r>
    </w:p>
    <w:p w:rsidR="00811480" w:rsidRPr="00811480" w:rsidRDefault="00811480" w:rsidP="00811480">
      <w:pPr>
        <w:pStyle w:val="EndNoteBibliography"/>
        <w:spacing w:after="0"/>
        <w:ind w:left="720" w:hanging="720"/>
      </w:pPr>
      <w:r w:rsidRPr="00811480">
        <w:t>43.</w:t>
      </w:r>
      <w:r w:rsidRPr="00811480">
        <w:tab/>
        <w:t xml:space="preserve">Sanchez-Uribe E, Esparza-Aguilar M, Parashar UD, Richardson V. Sustained Reduction of Childhood Diarrhea-Related Mortality and Hospitalizations in Mexico After Rotavirus Vaccine Universalization. Clin Infect Dis </w:t>
      </w:r>
      <w:r w:rsidRPr="00811480">
        <w:rPr>
          <w:b/>
        </w:rPr>
        <w:t>2016</w:t>
      </w:r>
      <w:r w:rsidRPr="00811480">
        <w:t>; 62 Suppl 2: S133-9.</w:t>
      </w:r>
    </w:p>
    <w:p w:rsidR="00811480" w:rsidRPr="00811480" w:rsidRDefault="00811480" w:rsidP="00811480">
      <w:pPr>
        <w:pStyle w:val="EndNoteBibliography"/>
        <w:spacing w:after="0"/>
        <w:ind w:left="720" w:hanging="720"/>
      </w:pPr>
      <w:r w:rsidRPr="00811480">
        <w:t>44.</w:t>
      </w:r>
      <w:r w:rsidRPr="00811480">
        <w:tab/>
        <w:t xml:space="preserve">Gheorghita S, Birca L, Donos A, et al. Impact of Rotavirus Vaccine Introduction and Vaccine Effectiveness in the Republic of Moldova. Clin Infect Dis </w:t>
      </w:r>
      <w:r w:rsidRPr="00811480">
        <w:rPr>
          <w:b/>
        </w:rPr>
        <w:t>2016</w:t>
      </w:r>
      <w:r w:rsidRPr="00811480">
        <w:t>; 62 Suppl 2: S140-6.</w:t>
      </w:r>
    </w:p>
    <w:p w:rsidR="00811480" w:rsidRPr="00811480" w:rsidRDefault="00811480" w:rsidP="00811480">
      <w:pPr>
        <w:pStyle w:val="EndNoteBibliography"/>
        <w:spacing w:after="0"/>
        <w:ind w:left="720" w:hanging="720"/>
      </w:pPr>
      <w:r w:rsidRPr="00811480">
        <w:t>45.</w:t>
      </w:r>
      <w:r w:rsidRPr="00811480">
        <w:tab/>
        <w:t xml:space="preserve">Bayard V, DeAntonio R, Contreras R, et al. Impact of rotavirus vaccination on childhood gastroenteritis-related mortality and hospital discharges in Panama. Int J Infect Dis </w:t>
      </w:r>
      <w:r w:rsidRPr="00811480">
        <w:rPr>
          <w:b/>
        </w:rPr>
        <w:t>2012</w:t>
      </w:r>
      <w:r w:rsidRPr="00811480">
        <w:t>; 16(2): e94-8.</w:t>
      </w:r>
    </w:p>
    <w:p w:rsidR="00811480" w:rsidRPr="00811480" w:rsidRDefault="00811480" w:rsidP="00811480">
      <w:pPr>
        <w:pStyle w:val="EndNoteBibliography"/>
        <w:spacing w:after="0"/>
        <w:ind w:left="720" w:hanging="720"/>
      </w:pPr>
      <w:r w:rsidRPr="00811480">
        <w:t>46.</w:t>
      </w:r>
      <w:r w:rsidRPr="00811480">
        <w:tab/>
        <w:t xml:space="preserve">Molto Y, Cortes JE, De Oliveira LH, et al. Reduction of diarrhea-associated hospitalizations among children aged &lt; 5 Years in Panama following the introduction of rotavirus vaccine. Pediatr Infect Dis J </w:t>
      </w:r>
      <w:r w:rsidRPr="00811480">
        <w:rPr>
          <w:b/>
        </w:rPr>
        <w:t>2011</w:t>
      </w:r>
      <w:r w:rsidRPr="00811480">
        <w:t>; 30(1 Suppl): S16-20.</w:t>
      </w:r>
    </w:p>
    <w:p w:rsidR="00811480" w:rsidRPr="00811480" w:rsidRDefault="00811480" w:rsidP="00811480">
      <w:pPr>
        <w:pStyle w:val="EndNoteBibliography"/>
        <w:spacing w:after="0"/>
        <w:ind w:left="720" w:hanging="720"/>
      </w:pPr>
      <w:r w:rsidRPr="00811480">
        <w:t>47.</w:t>
      </w:r>
      <w:r w:rsidRPr="00811480">
        <w:tab/>
        <w:t xml:space="preserve">Enane LA, Gastanaduy PA, Goldfarb DM, et al. Impact of Rotavirus Vaccination on Hospitalizations and Deaths From Childhood Gastroenteritis in Botswana. Clin Infect Dis </w:t>
      </w:r>
      <w:r w:rsidRPr="00811480">
        <w:rPr>
          <w:b/>
        </w:rPr>
        <w:t>2016</w:t>
      </w:r>
      <w:r w:rsidRPr="00811480">
        <w:t>; 62 Suppl 2: S168-74.</w:t>
      </w:r>
    </w:p>
    <w:p w:rsidR="00811480" w:rsidRPr="00811480" w:rsidRDefault="00811480" w:rsidP="00811480">
      <w:pPr>
        <w:pStyle w:val="EndNoteBibliography"/>
        <w:spacing w:after="0"/>
        <w:ind w:left="720" w:hanging="720"/>
      </w:pPr>
      <w:r w:rsidRPr="00811480">
        <w:t>48.</w:t>
      </w:r>
      <w:r w:rsidRPr="00811480">
        <w:tab/>
        <w:t xml:space="preserve">Enweronu-Laryea CC, Boamah I, Sifah E, Diamenu SK, Armah G. Decline in severe diarrhea hospitalizations after the introduction of rotavirus vaccination in Ghana: a prevalence study. BMC Infect Dis </w:t>
      </w:r>
      <w:r w:rsidRPr="00811480">
        <w:rPr>
          <w:b/>
        </w:rPr>
        <w:t>2014</w:t>
      </w:r>
      <w:r w:rsidRPr="00811480">
        <w:t>; 14: 431.</w:t>
      </w:r>
    </w:p>
    <w:p w:rsidR="00811480" w:rsidRPr="00811480" w:rsidRDefault="00811480" w:rsidP="00811480">
      <w:pPr>
        <w:pStyle w:val="EndNoteBibliography"/>
        <w:spacing w:after="0"/>
        <w:ind w:left="720" w:hanging="720"/>
      </w:pPr>
      <w:r w:rsidRPr="00811480">
        <w:t>49.</w:t>
      </w:r>
      <w:r w:rsidRPr="00811480">
        <w:tab/>
        <w:t xml:space="preserve">Armah G, Pringle K, Enweronu-Laryea CC, et al. Impact and Effectiveness of Monovalent Rotavirus Vaccine Against Severe Rotavirus Diarrhea in Ghana. Clin Infect Dis </w:t>
      </w:r>
      <w:r w:rsidRPr="00811480">
        <w:rPr>
          <w:b/>
        </w:rPr>
        <w:t>2016</w:t>
      </w:r>
      <w:r w:rsidRPr="00811480">
        <w:t>; 62 Suppl 2: S200-7.</w:t>
      </w:r>
    </w:p>
    <w:p w:rsidR="00811480" w:rsidRPr="00811480" w:rsidRDefault="00811480" w:rsidP="00811480">
      <w:pPr>
        <w:pStyle w:val="EndNoteBibliography"/>
        <w:spacing w:after="0"/>
        <w:ind w:left="720" w:hanging="720"/>
      </w:pPr>
      <w:r w:rsidRPr="00811480">
        <w:t>50.</w:t>
      </w:r>
      <w:r w:rsidRPr="00811480">
        <w:tab/>
        <w:t xml:space="preserve">Bar-Zeev N, Jere KC, Bennett A, et al. Population Impact and Effectiveness of Monovalent Rotavirus Vaccination in Urban Malawian Children 3 Years After Vaccine Introduction: Ecological and Case-Control Analyses. Clin Infect Dis </w:t>
      </w:r>
      <w:r w:rsidRPr="00811480">
        <w:rPr>
          <w:b/>
        </w:rPr>
        <w:t>2016</w:t>
      </w:r>
      <w:r w:rsidRPr="00811480">
        <w:t>; 62 Suppl 2: S213-9.</w:t>
      </w:r>
    </w:p>
    <w:p w:rsidR="00811480" w:rsidRPr="00811480" w:rsidRDefault="00811480" w:rsidP="00811480">
      <w:pPr>
        <w:pStyle w:val="EndNoteBibliography"/>
        <w:spacing w:after="0"/>
        <w:ind w:left="720" w:hanging="720"/>
      </w:pPr>
      <w:r w:rsidRPr="00811480">
        <w:t>51.</w:t>
      </w:r>
      <w:r w:rsidRPr="00811480">
        <w:tab/>
        <w:t xml:space="preserve">Benhafid M, Elomari N, Azzouzi Idrissi M, et al. Effect of monovalent rotavirus vaccine on rotavirus disease burden and circulating rotavirus strains among children in Morocco. J Med Virol </w:t>
      </w:r>
      <w:r w:rsidRPr="00811480">
        <w:rPr>
          <w:b/>
        </w:rPr>
        <w:t>2015</w:t>
      </w:r>
      <w:r w:rsidRPr="00811480">
        <w:t>; 87(6): 944-53.</w:t>
      </w:r>
    </w:p>
    <w:p w:rsidR="00811480" w:rsidRPr="00811480" w:rsidRDefault="00811480" w:rsidP="00811480">
      <w:pPr>
        <w:pStyle w:val="EndNoteBibliography"/>
        <w:spacing w:after="0"/>
        <w:ind w:left="720" w:hanging="720"/>
      </w:pPr>
      <w:r w:rsidRPr="00811480">
        <w:t>52.</w:t>
      </w:r>
      <w:r w:rsidRPr="00811480">
        <w:tab/>
        <w:t xml:space="preserve">Ngabo F, Tate JE, Gatera M, et al. Effect of pentavalent rotavirus vaccine introduction on hospital admissions for diarrhoea and rotavirus in children in Rwanda: a time-series analysis. Lancet Glob Health </w:t>
      </w:r>
      <w:r w:rsidRPr="00811480">
        <w:rPr>
          <w:b/>
        </w:rPr>
        <w:t>2016</w:t>
      </w:r>
      <w:r w:rsidRPr="00811480">
        <w:t>; 4(2): e129-36.</w:t>
      </w:r>
    </w:p>
    <w:p w:rsidR="00811480" w:rsidRPr="00811480" w:rsidRDefault="00811480" w:rsidP="00811480">
      <w:pPr>
        <w:pStyle w:val="EndNoteBibliography"/>
        <w:spacing w:after="0"/>
        <w:ind w:left="720" w:hanging="720"/>
      </w:pPr>
      <w:r w:rsidRPr="00811480">
        <w:t>53.</w:t>
      </w:r>
      <w:r w:rsidRPr="00811480">
        <w:tab/>
        <w:t xml:space="preserve">Groome MJ, Zell ER, Solomon F, et al. Temporal Association of Rotavirus Vaccine Introduction and Reduction in All-Cause Childhood Diarrheal Hospitalizations in South Africa. Clin Infect Dis </w:t>
      </w:r>
      <w:r w:rsidRPr="00811480">
        <w:rPr>
          <w:b/>
        </w:rPr>
        <w:t>2016</w:t>
      </w:r>
      <w:r w:rsidRPr="00811480">
        <w:t>; 62 Suppl 2: S188-95.</w:t>
      </w:r>
    </w:p>
    <w:p w:rsidR="00811480" w:rsidRPr="00811480" w:rsidRDefault="00811480" w:rsidP="00811480">
      <w:pPr>
        <w:pStyle w:val="EndNoteBibliography"/>
        <w:spacing w:after="0"/>
        <w:ind w:left="720" w:hanging="720"/>
      </w:pPr>
      <w:r w:rsidRPr="00811480">
        <w:t>54.</w:t>
      </w:r>
      <w:r w:rsidRPr="00811480">
        <w:tab/>
        <w:t xml:space="preserve">Abeid KA, Jani B, Cortese MM, et al. Monovalent Rotavirus Vaccine Effectiveness and Impact on Rotavirus Hospitalizations in Zanzibar, Tanzania: Data from the First 3 Years Post-Introduction. J Infect Dis </w:t>
      </w:r>
      <w:r w:rsidRPr="00811480">
        <w:rPr>
          <w:b/>
        </w:rPr>
        <w:t>2016</w:t>
      </w:r>
      <w:r w:rsidRPr="00811480">
        <w:t>.</w:t>
      </w:r>
    </w:p>
    <w:p w:rsidR="00811480" w:rsidRPr="00811480" w:rsidRDefault="00811480" w:rsidP="00811480">
      <w:pPr>
        <w:pStyle w:val="EndNoteBibliography"/>
        <w:spacing w:after="0"/>
        <w:ind w:left="720" w:hanging="720"/>
      </w:pPr>
      <w:r w:rsidRPr="00811480">
        <w:t>55.</w:t>
      </w:r>
      <w:r w:rsidRPr="00811480">
        <w:tab/>
        <w:t xml:space="preserve">Tsolenyanu E, Mwenda JM, Dagnra A, et al. Early Evidence of Impact of Monovalent Rotavirus Vaccine in Togo. Clin Infect Dis </w:t>
      </w:r>
      <w:r w:rsidRPr="00811480">
        <w:rPr>
          <w:b/>
        </w:rPr>
        <w:t>2016</w:t>
      </w:r>
      <w:r w:rsidRPr="00811480">
        <w:t>; 62 Suppl 2: S196-9.</w:t>
      </w:r>
    </w:p>
    <w:p w:rsidR="00811480" w:rsidRPr="00811480" w:rsidRDefault="00811480" w:rsidP="00811480">
      <w:pPr>
        <w:pStyle w:val="EndNoteBibliography"/>
        <w:spacing w:after="0"/>
        <w:ind w:left="720" w:hanging="720"/>
      </w:pPr>
      <w:r w:rsidRPr="00811480">
        <w:t>56.</w:t>
      </w:r>
      <w:r w:rsidRPr="00811480">
        <w:tab/>
        <w:t xml:space="preserve">Banajeh SM, Abu-Asba BA. The epidemiology of all-cause and rotavirus acute gastroenteritis and the characteristics of rotavirus circulating strains before and after rotavirus vaccine introduction in Yemen: analysis of hospital-based surveillance data. BMC Infect Dis </w:t>
      </w:r>
      <w:r w:rsidRPr="00811480">
        <w:rPr>
          <w:b/>
        </w:rPr>
        <w:t>2015</w:t>
      </w:r>
      <w:r w:rsidRPr="00811480">
        <w:t>; 15: 418.</w:t>
      </w:r>
    </w:p>
    <w:p w:rsidR="00811480" w:rsidRPr="00811480" w:rsidRDefault="00811480" w:rsidP="00811480">
      <w:pPr>
        <w:pStyle w:val="EndNoteBibliography"/>
        <w:spacing w:after="0"/>
        <w:ind w:left="720" w:hanging="720"/>
      </w:pPr>
      <w:r w:rsidRPr="00811480">
        <w:t>57.</w:t>
      </w:r>
      <w:r w:rsidRPr="00811480">
        <w:tab/>
        <w:t xml:space="preserve">Amood Al-Kamarany M, Al-Areqi L, Mujally A, Alkarshy F, Nasser A, Jumaan AO. Diarrheal Diseases Hospitalization in Yemen before and after Rotavirus Vaccination. Scientifica (Cairo) </w:t>
      </w:r>
      <w:r w:rsidRPr="00811480">
        <w:rPr>
          <w:b/>
        </w:rPr>
        <w:t>2016</w:t>
      </w:r>
      <w:r w:rsidRPr="00811480">
        <w:t>; 2016: 8485417.</w:t>
      </w:r>
    </w:p>
    <w:p w:rsidR="00811480" w:rsidRPr="00811480" w:rsidRDefault="00811480" w:rsidP="00811480">
      <w:pPr>
        <w:pStyle w:val="EndNoteBibliography"/>
        <w:ind w:left="720" w:hanging="720"/>
      </w:pPr>
      <w:r w:rsidRPr="00811480">
        <w:t>58.</w:t>
      </w:r>
      <w:r w:rsidRPr="00811480">
        <w:tab/>
        <w:t xml:space="preserve">Mpabalwani EM, Simwaka CJ, Mwenda JM, et al. Impact of Rotavirus Vaccination on Diarrheal Hospitalizations in Children Aged &lt;5 Years in Lusaka, Zambia. Clin Infect Dis </w:t>
      </w:r>
      <w:r w:rsidRPr="00811480">
        <w:rPr>
          <w:b/>
        </w:rPr>
        <w:t>2016</w:t>
      </w:r>
      <w:r w:rsidRPr="00811480">
        <w:t>; 62 Suppl 2: S183-7.</w:t>
      </w:r>
    </w:p>
    <w:p w:rsidR="00DC57CC" w:rsidRDefault="00811480">
      <w:r>
        <w:fldChar w:fldCharType="end"/>
      </w:r>
    </w:p>
    <w:sectPr w:rsidR="00DC57CC" w:rsidSect="006C6578">
      <w:headerReference w:type="even" r:id="rId8"/>
      <w:headerReference w:type="default" r:id="rId9"/>
      <w:footerReference w:type="even" r:id="rId10"/>
      <w:footerReference w:type="default" r:id="rId11"/>
      <w:headerReference w:type="first" r:id="rId12"/>
      <w:footerReference w:type="first" r:id="rId13"/>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480" w:rsidRDefault="00811480" w:rsidP="008B5D54">
      <w:pPr>
        <w:spacing w:after="0" w:line="240" w:lineRule="auto"/>
      </w:pPr>
      <w:r>
        <w:separator/>
      </w:r>
    </w:p>
  </w:endnote>
  <w:endnote w:type="continuationSeparator" w:id="0">
    <w:p w:rsidR="00811480" w:rsidRDefault="00811480"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480" w:rsidRDefault="00811480" w:rsidP="008B5D54">
      <w:pPr>
        <w:spacing w:after="0" w:line="240" w:lineRule="auto"/>
      </w:pPr>
      <w:r>
        <w:separator/>
      </w:r>
    </w:p>
  </w:footnote>
  <w:footnote w:type="continuationSeparator" w:id="0">
    <w:p w:rsidR="00811480" w:rsidRDefault="00811480"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642C28"/>
    <w:multiLevelType w:val="hybridMultilevel"/>
    <w:tmpl w:val="93CEC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2pd9xrsf2d5eepsxvsvskdfzsdatd9pd0&quot;&gt;wideRVsearch_24may16 Copy&lt;record-ids&gt;&lt;item&gt;12&lt;/item&gt;&lt;item&gt;21&lt;/item&gt;&lt;item&gt;22&lt;/item&gt;&lt;item&gt;23&lt;/item&gt;&lt;item&gt;25&lt;/item&gt;&lt;item&gt;28&lt;/item&gt;&lt;item&gt;29&lt;/item&gt;&lt;item&gt;30&lt;/item&gt;&lt;item&gt;37&lt;/item&gt;&lt;item&gt;60&lt;/item&gt;&lt;item&gt;102&lt;/item&gt;&lt;item&gt;107&lt;/item&gt;&lt;item&gt;130&lt;/item&gt;&lt;item&gt;139&lt;/item&gt;&lt;item&gt;147&lt;/item&gt;&lt;item&gt;191&lt;/item&gt;&lt;item&gt;197&lt;/item&gt;&lt;item&gt;200&lt;/item&gt;&lt;item&gt;231&lt;/item&gt;&lt;item&gt;263&lt;/item&gt;&lt;item&gt;295&lt;/item&gt;&lt;item&gt;327&lt;/item&gt;&lt;item&gt;426&lt;/item&gt;&lt;item&gt;444&lt;/item&gt;&lt;item&gt;452&lt;/item&gt;&lt;item&gt;467&lt;/item&gt;&lt;item&gt;469&lt;/item&gt;&lt;item&gt;481&lt;/item&gt;&lt;item&gt;511&lt;/item&gt;&lt;item&gt;625&lt;/item&gt;&lt;item&gt;660&lt;/item&gt;&lt;item&gt;673&lt;/item&gt;&lt;item&gt;701&lt;/item&gt;&lt;item&gt;708&lt;/item&gt;&lt;item&gt;731&lt;/item&gt;&lt;item&gt;750&lt;/item&gt;&lt;item&gt;757&lt;/item&gt;&lt;item&gt;781&lt;/item&gt;&lt;item&gt;790&lt;/item&gt;&lt;item&gt;827&lt;/item&gt;&lt;item&gt;844&lt;/item&gt;&lt;item&gt;853&lt;/item&gt;&lt;item&gt;1631&lt;/item&gt;&lt;item&gt;1665&lt;/item&gt;&lt;item&gt;1683&lt;/item&gt;&lt;item&gt;1690&lt;/item&gt;&lt;item&gt;1800&lt;/item&gt;&lt;item&gt;1802&lt;/item&gt;&lt;item&gt;1803&lt;/item&gt;&lt;item&gt;1804&lt;/item&gt;&lt;item&gt;1806&lt;/item&gt;&lt;item&gt;1808&lt;/item&gt;&lt;item&gt;1812&lt;/item&gt;&lt;item&gt;1822&lt;/item&gt;&lt;item&gt;1825&lt;/item&gt;&lt;item&gt;1855&lt;/item&gt;&lt;item&gt;1861&lt;/item&gt;&lt;/record-ids&gt;&lt;/item&gt;&lt;/Libraries&gt;"/>
  </w:docVars>
  <w:rsids>
    <w:rsidRoot w:val="00811480"/>
    <w:rsid w:val="003A0B3B"/>
    <w:rsid w:val="004D0CD2"/>
    <w:rsid w:val="006C6578"/>
    <w:rsid w:val="00811480"/>
    <w:rsid w:val="008B5D54"/>
    <w:rsid w:val="00B55735"/>
    <w:rsid w:val="00B608AC"/>
    <w:rsid w:val="00DC5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A456E7B-9206-4804-9B1C-3B200A386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numbering" w:customStyle="1" w:styleId="NoList1">
    <w:name w:val="No List1"/>
    <w:next w:val="NoList"/>
    <w:uiPriority w:val="99"/>
    <w:semiHidden/>
    <w:unhideWhenUsed/>
    <w:rsid w:val="00811480"/>
  </w:style>
  <w:style w:type="character" w:styleId="LineNumber">
    <w:name w:val="line number"/>
    <w:basedOn w:val="DefaultParagraphFont"/>
    <w:uiPriority w:val="99"/>
    <w:semiHidden/>
    <w:unhideWhenUsed/>
    <w:rsid w:val="00811480"/>
  </w:style>
  <w:style w:type="character" w:styleId="Hyperlink">
    <w:name w:val="Hyperlink"/>
    <w:basedOn w:val="DefaultParagraphFont"/>
    <w:uiPriority w:val="99"/>
    <w:unhideWhenUsed/>
    <w:rsid w:val="00811480"/>
    <w:rPr>
      <w:color w:val="0000FF" w:themeColor="hyperlink"/>
      <w:u w:val="single"/>
    </w:rPr>
  </w:style>
  <w:style w:type="character" w:styleId="CommentReference">
    <w:name w:val="annotation reference"/>
    <w:basedOn w:val="DefaultParagraphFont"/>
    <w:uiPriority w:val="99"/>
    <w:semiHidden/>
    <w:unhideWhenUsed/>
    <w:rsid w:val="00811480"/>
    <w:rPr>
      <w:sz w:val="16"/>
      <w:szCs w:val="16"/>
    </w:rPr>
  </w:style>
  <w:style w:type="paragraph" w:styleId="CommentText">
    <w:name w:val="annotation text"/>
    <w:basedOn w:val="Normal"/>
    <w:link w:val="CommentTextChar"/>
    <w:uiPriority w:val="99"/>
    <w:semiHidden/>
    <w:unhideWhenUsed/>
    <w:rsid w:val="00811480"/>
    <w:pPr>
      <w:spacing w:line="240" w:lineRule="auto"/>
    </w:pPr>
    <w:rPr>
      <w:sz w:val="20"/>
      <w:szCs w:val="20"/>
    </w:rPr>
  </w:style>
  <w:style w:type="character" w:customStyle="1" w:styleId="CommentTextChar">
    <w:name w:val="Comment Text Char"/>
    <w:basedOn w:val="DefaultParagraphFont"/>
    <w:link w:val="CommentText"/>
    <w:uiPriority w:val="99"/>
    <w:semiHidden/>
    <w:rsid w:val="00811480"/>
    <w:rPr>
      <w:sz w:val="20"/>
      <w:szCs w:val="20"/>
    </w:rPr>
  </w:style>
  <w:style w:type="paragraph" w:styleId="CommentSubject">
    <w:name w:val="annotation subject"/>
    <w:basedOn w:val="CommentText"/>
    <w:next w:val="CommentText"/>
    <w:link w:val="CommentSubjectChar"/>
    <w:uiPriority w:val="99"/>
    <w:semiHidden/>
    <w:unhideWhenUsed/>
    <w:rsid w:val="00811480"/>
    <w:rPr>
      <w:b/>
      <w:bCs/>
    </w:rPr>
  </w:style>
  <w:style w:type="character" w:customStyle="1" w:styleId="CommentSubjectChar">
    <w:name w:val="Comment Subject Char"/>
    <w:basedOn w:val="CommentTextChar"/>
    <w:link w:val="CommentSubject"/>
    <w:uiPriority w:val="99"/>
    <w:semiHidden/>
    <w:rsid w:val="00811480"/>
    <w:rPr>
      <w:b/>
      <w:bCs/>
      <w:sz w:val="20"/>
      <w:szCs w:val="20"/>
    </w:rPr>
  </w:style>
  <w:style w:type="paragraph" w:styleId="BalloonText">
    <w:name w:val="Balloon Text"/>
    <w:basedOn w:val="Normal"/>
    <w:link w:val="BalloonTextChar"/>
    <w:uiPriority w:val="99"/>
    <w:semiHidden/>
    <w:unhideWhenUsed/>
    <w:rsid w:val="008114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480"/>
    <w:rPr>
      <w:rFonts w:ascii="Segoe UI" w:hAnsi="Segoe UI" w:cs="Segoe UI"/>
      <w:sz w:val="18"/>
      <w:szCs w:val="18"/>
    </w:rPr>
  </w:style>
  <w:style w:type="paragraph" w:customStyle="1" w:styleId="EndNoteBibliographyTitle">
    <w:name w:val="EndNote Bibliography Title"/>
    <w:basedOn w:val="Normal"/>
    <w:link w:val="EndNoteBibliographyTitleChar"/>
    <w:rsid w:val="008114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1480"/>
    <w:rPr>
      <w:rFonts w:ascii="Calibri" w:hAnsi="Calibri"/>
      <w:noProof/>
    </w:rPr>
  </w:style>
  <w:style w:type="paragraph" w:customStyle="1" w:styleId="EndNoteBibliography">
    <w:name w:val="EndNote Bibliography"/>
    <w:basedOn w:val="Normal"/>
    <w:link w:val="EndNoteBibliographyChar"/>
    <w:rsid w:val="0081148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1480"/>
    <w:rPr>
      <w:rFonts w:ascii="Calibri" w:hAnsi="Calibri"/>
      <w:noProof/>
    </w:rPr>
  </w:style>
  <w:style w:type="paragraph" w:styleId="Revision">
    <w:name w:val="Revision"/>
    <w:hidden/>
    <w:uiPriority w:val="99"/>
    <w:semiHidden/>
    <w:rsid w:val="00811480"/>
    <w:pPr>
      <w:spacing w:after="0" w:line="240" w:lineRule="auto"/>
    </w:pPr>
  </w:style>
  <w:style w:type="paragraph" w:styleId="BodyText2">
    <w:name w:val="Body Text 2"/>
    <w:basedOn w:val="Normal"/>
    <w:link w:val="BodyText2Char"/>
    <w:semiHidden/>
    <w:rsid w:val="00811480"/>
    <w:pPr>
      <w:spacing w:after="0" w:line="240" w:lineRule="auto"/>
      <w:jc w:val="both"/>
    </w:pPr>
    <w:rPr>
      <w:rFonts w:ascii="Garamond" w:eastAsia="Times New Roman" w:hAnsi="Garamond" w:cs="Times New Roman"/>
      <w:sz w:val="24"/>
      <w:szCs w:val="24"/>
      <w:lang w:val="en-ZW" w:eastAsia="en-ZW"/>
    </w:rPr>
  </w:style>
  <w:style w:type="character" w:customStyle="1" w:styleId="BodyText2Char">
    <w:name w:val="Body Text 2 Char"/>
    <w:basedOn w:val="DefaultParagraphFont"/>
    <w:link w:val="BodyText2"/>
    <w:semiHidden/>
    <w:rsid w:val="00811480"/>
    <w:rPr>
      <w:rFonts w:ascii="Garamond" w:eastAsia="Times New Roman" w:hAnsi="Garamond" w:cs="Times New Roman"/>
      <w:sz w:val="24"/>
      <w:szCs w:val="24"/>
      <w:lang w:val="en-ZW" w:eastAsia="en-Z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EEA8D-A8A9-4790-B6F8-D97D4BD14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1202</Words>
  <Characters>6385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4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ett, Eleanor (CDC/OID/NCIRD) (CTR)</dc:creator>
  <cp:keywords/>
  <dc:description/>
  <cp:lastModifiedBy>Burnett, Eleanor (CDC/OID/NCIRD) (CTR)</cp:lastModifiedBy>
  <cp:revision>1</cp:revision>
  <dcterms:created xsi:type="dcterms:W3CDTF">2017-02-03T14:27:00Z</dcterms:created>
  <dcterms:modified xsi:type="dcterms:W3CDTF">2017-02-03T14:32:00Z</dcterms:modified>
</cp:coreProperties>
</file>